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41255437"/>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41255438"/>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094D0F22" w14:textId="3F405734" w:rsidR="00236413" w:rsidRPr="00236413" w:rsidRDefault="00257463">
          <w:pPr>
            <w:pStyle w:val="TOC1"/>
            <w:rPr>
              <w:rFonts w:eastAsiaTheme="minorEastAsia"/>
              <w:b w:val="0"/>
              <w:bCs w:val="0"/>
              <w:kern w:val="2"/>
              <w14:ligatures w14:val="standardContextual"/>
            </w:rPr>
          </w:pPr>
          <w:r w:rsidRPr="00236413">
            <w:rPr>
              <w:noProof w:val="0"/>
            </w:rPr>
            <w:fldChar w:fldCharType="begin"/>
          </w:r>
          <w:r w:rsidRPr="00236413">
            <w:instrText xml:space="preserve"> TOC \o "1-3" \h \z \u </w:instrText>
          </w:r>
          <w:r w:rsidRPr="00236413">
            <w:rPr>
              <w:noProof w:val="0"/>
            </w:rPr>
            <w:fldChar w:fldCharType="separate"/>
          </w:r>
          <w:hyperlink w:anchor="_Toc141255437" w:history="1">
            <w:r w:rsidR="00236413" w:rsidRPr="00236413">
              <w:rPr>
                <w:rStyle w:val="Hyperlink"/>
              </w:rPr>
              <w:t>HALAMAN SAMPUL</w:t>
            </w:r>
            <w:r w:rsidR="00236413" w:rsidRPr="00236413">
              <w:rPr>
                <w:webHidden/>
              </w:rPr>
              <w:tab/>
            </w:r>
            <w:r w:rsidR="00236413" w:rsidRPr="00236413">
              <w:rPr>
                <w:webHidden/>
              </w:rPr>
              <w:fldChar w:fldCharType="begin"/>
            </w:r>
            <w:r w:rsidR="00236413" w:rsidRPr="00236413">
              <w:rPr>
                <w:webHidden/>
              </w:rPr>
              <w:instrText xml:space="preserve"> PAGEREF _Toc141255437 \h </w:instrText>
            </w:r>
            <w:r w:rsidR="00236413" w:rsidRPr="00236413">
              <w:rPr>
                <w:webHidden/>
              </w:rPr>
            </w:r>
            <w:r w:rsidR="00236413" w:rsidRPr="00236413">
              <w:rPr>
                <w:webHidden/>
              </w:rPr>
              <w:fldChar w:fldCharType="separate"/>
            </w:r>
            <w:r w:rsidR="004A6E37">
              <w:rPr>
                <w:webHidden/>
              </w:rPr>
              <w:t>i</w:t>
            </w:r>
            <w:r w:rsidR="00236413" w:rsidRPr="00236413">
              <w:rPr>
                <w:webHidden/>
              </w:rPr>
              <w:fldChar w:fldCharType="end"/>
            </w:r>
          </w:hyperlink>
        </w:p>
        <w:p w14:paraId="6C4A4ABD" w14:textId="6FF70AA6" w:rsidR="00236413" w:rsidRPr="00236413" w:rsidRDefault="00236413">
          <w:pPr>
            <w:pStyle w:val="TOC1"/>
            <w:rPr>
              <w:rFonts w:eastAsiaTheme="minorEastAsia"/>
              <w:b w:val="0"/>
              <w:bCs w:val="0"/>
              <w:kern w:val="2"/>
              <w14:ligatures w14:val="standardContextual"/>
            </w:rPr>
          </w:pPr>
          <w:hyperlink w:anchor="_Toc141255438" w:history="1">
            <w:r w:rsidRPr="00236413">
              <w:rPr>
                <w:rStyle w:val="Hyperlink"/>
              </w:rPr>
              <w:t>DAFTAR ISI</w:t>
            </w:r>
            <w:r w:rsidRPr="00236413">
              <w:rPr>
                <w:webHidden/>
              </w:rPr>
              <w:tab/>
            </w:r>
            <w:r w:rsidRPr="00236413">
              <w:rPr>
                <w:webHidden/>
              </w:rPr>
              <w:fldChar w:fldCharType="begin"/>
            </w:r>
            <w:r w:rsidRPr="00236413">
              <w:rPr>
                <w:webHidden/>
              </w:rPr>
              <w:instrText xml:space="preserve"> PAGEREF _Toc141255438 \h </w:instrText>
            </w:r>
            <w:r w:rsidRPr="00236413">
              <w:rPr>
                <w:webHidden/>
              </w:rPr>
            </w:r>
            <w:r w:rsidRPr="00236413">
              <w:rPr>
                <w:webHidden/>
              </w:rPr>
              <w:fldChar w:fldCharType="separate"/>
            </w:r>
            <w:r w:rsidR="004A6E37">
              <w:rPr>
                <w:webHidden/>
              </w:rPr>
              <w:t>ii</w:t>
            </w:r>
            <w:r w:rsidRPr="00236413">
              <w:rPr>
                <w:webHidden/>
              </w:rPr>
              <w:fldChar w:fldCharType="end"/>
            </w:r>
          </w:hyperlink>
        </w:p>
        <w:p w14:paraId="7922281F" w14:textId="53F7FAF6" w:rsidR="00236413" w:rsidRPr="00236413" w:rsidRDefault="00236413">
          <w:pPr>
            <w:pStyle w:val="TOC1"/>
            <w:rPr>
              <w:rFonts w:eastAsiaTheme="minorEastAsia"/>
              <w:b w:val="0"/>
              <w:bCs w:val="0"/>
              <w:kern w:val="2"/>
              <w14:ligatures w14:val="standardContextual"/>
            </w:rPr>
          </w:pPr>
          <w:hyperlink w:anchor="_Toc141255439" w:history="1">
            <w:r w:rsidRPr="00236413">
              <w:rPr>
                <w:rStyle w:val="Hyperlink"/>
              </w:rPr>
              <w:t>BAB I  PENDAHULUAN</w:t>
            </w:r>
            <w:r w:rsidRPr="00236413">
              <w:rPr>
                <w:webHidden/>
              </w:rPr>
              <w:tab/>
            </w:r>
            <w:r w:rsidRPr="00236413">
              <w:rPr>
                <w:webHidden/>
              </w:rPr>
              <w:fldChar w:fldCharType="begin"/>
            </w:r>
            <w:r w:rsidRPr="00236413">
              <w:rPr>
                <w:webHidden/>
              </w:rPr>
              <w:instrText xml:space="preserve"> PAGEREF _Toc141255439 \h </w:instrText>
            </w:r>
            <w:r w:rsidRPr="00236413">
              <w:rPr>
                <w:webHidden/>
              </w:rPr>
            </w:r>
            <w:r w:rsidRPr="00236413">
              <w:rPr>
                <w:webHidden/>
              </w:rPr>
              <w:fldChar w:fldCharType="separate"/>
            </w:r>
            <w:r w:rsidR="004A6E37">
              <w:rPr>
                <w:webHidden/>
              </w:rPr>
              <w:t>1</w:t>
            </w:r>
            <w:r w:rsidRPr="00236413">
              <w:rPr>
                <w:webHidden/>
              </w:rPr>
              <w:fldChar w:fldCharType="end"/>
            </w:r>
          </w:hyperlink>
        </w:p>
        <w:p w14:paraId="2E6A2A05" w14:textId="669EB063"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0" w:history="1">
            <w:r w:rsidRPr="00236413">
              <w:rPr>
                <w:rStyle w:val="Hyperlink"/>
                <w:rFonts w:ascii="Times New Roman" w:hAnsi="Times New Roman" w:cs="Times New Roman"/>
                <w:noProof/>
                <w:sz w:val="24"/>
                <w:szCs w:val="24"/>
              </w:rPr>
              <w:t>1.1 Latar Belakang Masalah</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0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w:t>
            </w:r>
            <w:r w:rsidRPr="00236413">
              <w:rPr>
                <w:rFonts w:ascii="Times New Roman" w:hAnsi="Times New Roman" w:cs="Times New Roman"/>
                <w:noProof/>
                <w:webHidden/>
                <w:sz w:val="24"/>
                <w:szCs w:val="24"/>
              </w:rPr>
              <w:fldChar w:fldCharType="end"/>
            </w:r>
          </w:hyperlink>
        </w:p>
        <w:p w14:paraId="39DAC5ED" w14:textId="1D40568B"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1" w:history="1">
            <w:r w:rsidRPr="00236413">
              <w:rPr>
                <w:rStyle w:val="Hyperlink"/>
                <w:rFonts w:ascii="Times New Roman" w:hAnsi="Times New Roman" w:cs="Times New Roman"/>
                <w:noProof/>
                <w:sz w:val="24"/>
                <w:szCs w:val="24"/>
              </w:rPr>
              <w:t>1.2 Identifikasi Masalah</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1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3</w:t>
            </w:r>
            <w:r w:rsidRPr="00236413">
              <w:rPr>
                <w:rFonts w:ascii="Times New Roman" w:hAnsi="Times New Roman" w:cs="Times New Roman"/>
                <w:noProof/>
                <w:webHidden/>
                <w:sz w:val="24"/>
                <w:szCs w:val="24"/>
              </w:rPr>
              <w:fldChar w:fldCharType="end"/>
            </w:r>
          </w:hyperlink>
        </w:p>
        <w:p w14:paraId="18E7F336" w14:textId="110437CA"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2" w:history="1">
            <w:r w:rsidRPr="00236413">
              <w:rPr>
                <w:rStyle w:val="Hyperlink"/>
                <w:rFonts w:ascii="Times New Roman" w:hAnsi="Times New Roman" w:cs="Times New Roman"/>
                <w:noProof/>
                <w:sz w:val="24"/>
                <w:szCs w:val="24"/>
              </w:rPr>
              <w:t>1.3 Batasan Masalah</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2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4</w:t>
            </w:r>
            <w:r w:rsidRPr="00236413">
              <w:rPr>
                <w:rFonts w:ascii="Times New Roman" w:hAnsi="Times New Roman" w:cs="Times New Roman"/>
                <w:noProof/>
                <w:webHidden/>
                <w:sz w:val="24"/>
                <w:szCs w:val="24"/>
              </w:rPr>
              <w:fldChar w:fldCharType="end"/>
            </w:r>
          </w:hyperlink>
        </w:p>
        <w:p w14:paraId="156A177E" w14:textId="5BAF5A2A"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3" w:history="1">
            <w:r w:rsidRPr="00236413">
              <w:rPr>
                <w:rStyle w:val="Hyperlink"/>
                <w:rFonts w:ascii="Times New Roman" w:hAnsi="Times New Roman" w:cs="Times New Roman"/>
                <w:noProof/>
                <w:sz w:val="24"/>
                <w:szCs w:val="24"/>
              </w:rPr>
              <w:t>1.4 Perumusan Masalah</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3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4</w:t>
            </w:r>
            <w:r w:rsidRPr="00236413">
              <w:rPr>
                <w:rFonts w:ascii="Times New Roman" w:hAnsi="Times New Roman" w:cs="Times New Roman"/>
                <w:noProof/>
                <w:webHidden/>
                <w:sz w:val="24"/>
                <w:szCs w:val="24"/>
              </w:rPr>
              <w:fldChar w:fldCharType="end"/>
            </w:r>
          </w:hyperlink>
        </w:p>
        <w:p w14:paraId="2213EB15" w14:textId="6046AFE4"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4" w:history="1">
            <w:r w:rsidRPr="00236413">
              <w:rPr>
                <w:rStyle w:val="Hyperlink"/>
                <w:rFonts w:ascii="Times New Roman" w:hAnsi="Times New Roman" w:cs="Times New Roman"/>
                <w:noProof/>
                <w:sz w:val="24"/>
                <w:szCs w:val="24"/>
              </w:rPr>
              <w:t>1.5  Tujuan Dan Manfaat Penelitian</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4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5</w:t>
            </w:r>
            <w:r w:rsidRPr="00236413">
              <w:rPr>
                <w:rFonts w:ascii="Times New Roman" w:hAnsi="Times New Roman" w:cs="Times New Roman"/>
                <w:noProof/>
                <w:webHidden/>
                <w:sz w:val="24"/>
                <w:szCs w:val="24"/>
              </w:rPr>
              <w:fldChar w:fldCharType="end"/>
            </w:r>
          </w:hyperlink>
        </w:p>
        <w:p w14:paraId="712E41D8" w14:textId="4FFDB057"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5" w:history="1">
            <w:r w:rsidRPr="00236413">
              <w:rPr>
                <w:rStyle w:val="Hyperlink"/>
                <w:rFonts w:ascii="Times New Roman" w:hAnsi="Times New Roman" w:cs="Times New Roman"/>
                <w:noProof/>
                <w:sz w:val="24"/>
                <w:szCs w:val="24"/>
              </w:rPr>
              <w:t>1.6  Sistematika Penulisan</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5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6</w:t>
            </w:r>
            <w:r w:rsidRPr="00236413">
              <w:rPr>
                <w:rFonts w:ascii="Times New Roman" w:hAnsi="Times New Roman" w:cs="Times New Roman"/>
                <w:noProof/>
                <w:webHidden/>
                <w:sz w:val="24"/>
                <w:szCs w:val="24"/>
              </w:rPr>
              <w:fldChar w:fldCharType="end"/>
            </w:r>
          </w:hyperlink>
        </w:p>
        <w:p w14:paraId="16A0E4AC" w14:textId="3661B68D" w:rsidR="00236413" w:rsidRPr="00236413" w:rsidRDefault="00236413">
          <w:pPr>
            <w:pStyle w:val="TOC1"/>
            <w:rPr>
              <w:rFonts w:eastAsiaTheme="minorEastAsia"/>
              <w:b w:val="0"/>
              <w:bCs w:val="0"/>
              <w:kern w:val="2"/>
              <w14:ligatures w14:val="standardContextual"/>
            </w:rPr>
          </w:pPr>
          <w:hyperlink w:anchor="_Toc141255446" w:history="1">
            <w:r w:rsidRPr="00236413">
              <w:rPr>
                <w:rStyle w:val="Hyperlink"/>
              </w:rPr>
              <w:t>BAB II  LANDASAN TEORI</w:t>
            </w:r>
            <w:r w:rsidRPr="00236413">
              <w:rPr>
                <w:webHidden/>
              </w:rPr>
              <w:tab/>
            </w:r>
            <w:r w:rsidRPr="00236413">
              <w:rPr>
                <w:webHidden/>
              </w:rPr>
              <w:fldChar w:fldCharType="begin"/>
            </w:r>
            <w:r w:rsidRPr="00236413">
              <w:rPr>
                <w:webHidden/>
              </w:rPr>
              <w:instrText xml:space="preserve"> PAGEREF _Toc141255446 \h </w:instrText>
            </w:r>
            <w:r w:rsidRPr="00236413">
              <w:rPr>
                <w:webHidden/>
              </w:rPr>
            </w:r>
            <w:r w:rsidRPr="00236413">
              <w:rPr>
                <w:webHidden/>
              </w:rPr>
              <w:fldChar w:fldCharType="separate"/>
            </w:r>
            <w:r w:rsidR="004A6E37">
              <w:rPr>
                <w:webHidden/>
              </w:rPr>
              <w:t>6</w:t>
            </w:r>
            <w:r w:rsidRPr="00236413">
              <w:rPr>
                <w:webHidden/>
              </w:rPr>
              <w:fldChar w:fldCharType="end"/>
            </w:r>
          </w:hyperlink>
        </w:p>
        <w:p w14:paraId="35714EDC" w14:textId="1E8371BC"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7" w:history="1">
            <w:r w:rsidRPr="00236413">
              <w:rPr>
                <w:rStyle w:val="Hyperlink"/>
                <w:rFonts w:ascii="Times New Roman" w:hAnsi="Times New Roman" w:cs="Times New Roman"/>
                <w:noProof/>
                <w:sz w:val="24"/>
                <w:szCs w:val="24"/>
              </w:rPr>
              <w:t>2.1 Tinjauan Pustaka</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7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6</w:t>
            </w:r>
            <w:r w:rsidRPr="00236413">
              <w:rPr>
                <w:rFonts w:ascii="Times New Roman" w:hAnsi="Times New Roman" w:cs="Times New Roman"/>
                <w:noProof/>
                <w:webHidden/>
                <w:sz w:val="24"/>
                <w:szCs w:val="24"/>
              </w:rPr>
              <w:fldChar w:fldCharType="end"/>
            </w:r>
          </w:hyperlink>
        </w:p>
        <w:p w14:paraId="56EB267C" w14:textId="5850FE84" w:rsidR="00236413" w:rsidRPr="00236413" w:rsidRDefault="00236413">
          <w:pPr>
            <w:pStyle w:val="TOC3"/>
            <w:tabs>
              <w:tab w:val="left" w:pos="1320"/>
              <w:tab w:val="right" w:leader="dot" w:pos="7928"/>
            </w:tabs>
            <w:rPr>
              <w:rFonts w:ascii="Times New Roman" w:eastAsiaTheme="minorEastAsia" w:hAnsi="Times New Roman" w:cs="Times New Roman"/>
              <w:noProof/>
              <w:kern w:val="2"/>
              <w:sz w:val="24"/>
              <w:szCs w:val="24"/>
              <w14:ligatures w14:val="standardContextual"/>
            </w:rPr>
          </w:pPr>
          <w:hyperlink w:anchor="_Toc141255448" w:history="1">
            <w:r w:rsidRPr="00236413">
              <w:rPr>
                <w:rStyle w:val="Hyperlink"/>
                <w:rFonts w:ascii="Times New Roman" w:hAnsi="Times New Roman" w:cs="Times New Roman"/>
                <w:noProof/>
                <w:sz w:val="24"/>
                <w:szCs w:val="24"/>
              </w:rPr>
              <w:t xml:space="preserve">2.1.1 </w:t>
            </w:r>
            <w:r w:rsidRPr="00236413">
              <w:rPr>
                <w:rFonts w:ascii="Times New Roman" w:eastAsiaTheme="minorEastAsia" w:hAnsi="Times New Roman" w:cs="Times New Roman"/>
                <w:noProof/>
                <w:kern w:val="2"/>
                <w:sz w:val="24"/>
                <w:szCs w:val="24"/>
                <w14:ligatures w14:val="standardContextual"/>
              </w:rPr>
              <w:tab/>
            </w:r>
            <w:r w:rsidRPr="00236413">
              <w:rPr>
                <w:rStyle w:val="Hyperlink"/>
                <w:rFonts w:ascii="Times New Roman" w:hAnsi="Times New Roman" w:cs="Times New Roman"/>
                <w:noProof/>
                <w:sz w:val="24"/>
                <w:szCs w:val="24"/>
              </w:rPr>
              <w:t>Sistem</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8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6</w:t>
            </w:r>
            <w:r w:rsidRPr="00236413">
              <w:rPr>
                <w:rFonts w:ascii="Times New Roman" w:hAnsi="Times New Roman" w:cs="Times New Roman"/>
                <w:noProof/>
                <w:webHidden/>
                <w:sz w:val="24"/>
                <w:szCs w:val="24"/>
              </w:rPr>
              <w:fldChar w:fldCharType="end"/>
            </w:r>
          </w:hyperlink>
        </w:p>
        <w:p w14:paraId="163057B7" w14:textId="7370A3C2"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49" w:history="1">
            <w:r w:rsidRPr="00236413">
              <w:rPr>
                <w:rStyle w:val="Hyperlink"/>
                <w:rFonts w:ascii="Times New Roman" w:hAnsi="Times New Roman" w:cs="Times New Roman"/>
                <w:noProof/>
                <w:sz w:val="24"/>
                <w:szCs w:val="24"/>
              </w:rPr>
              <w:t>2.1.2 Informasi</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49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7</w:t>
            </w:r>
            <w:r w:rsidRPr="00236413">
              <w:rPr>
                <w:rFonts w:ascii="Times New Roman" w:hAnsi="Times New Roman" w:cs="Times New Roman"/>
                <w:noProof/>
                <w:webHidden/>
                <w:sz w:val="24"/>
                <w:szCs w:val="24"/>
              </w:rPr>
              <w:fldChar w:fldCharType="end"/>
            </w:r>
          </w:hyperlink>
        </w:p>
        <w:p w14:paraId="57A1B3D6" w14:textId="2194A1F1"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0" w:history="1">
            <w:r w:rsidRPr="00236413">
              <w:rPr>
                <w:rStyle w:val="Hyperlink"/>
                <w:rFonts w:ascii="Times New Roman" w:hAnsi="Times New Roman" w:cs="Times New Roman"/>
                <w:noProof/>
                <w:sz w:val="24"/>
                <w:szCs w:val="24"/>
              </w:rPr>
              <w:t>2.1.3 Sistem Informasi</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0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8</w:t>
            </w:r>
            <w:r w:rsidRPr="00236413">
              <w:rPr>
                <w:rFonts w:ascii="Times New Roman" w:hAnsi="Times New Roman" w:cs="Times New Roman"/>
                <w:noProof/>
                <w:webHidden/>
                <w:sz w:val="24"/>
                <w:szCs w:val="24"/>
              </w:rPr>
              <w:fldChar w:fldCharType="end"/>
            </w:r>
          </w:hyperlink>
        </w:p>
        <w:p w14:paraId="717D06F6" w14:textId="754D7275"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1" w:history="1">
            <w:r w:rsidRPr="00236413">
              <w:rPr>
                <w:rStyle w:val="Hyperlink"/>
                <w:rFonts w:ascii="Times New Roman" w:hAnsi="Times New Roman" w:cs="Times New Roman"/>
                <w:noProof/>
                <w:sz w:val="24"/>
                <w:szCs w:val="24"/>
              </w:rPr>
              <w:t>2.1.4 Sistem Informasi Pendaftaran</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1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8</w:t>
            </w:r>
            <w:r w:rsidRPr="00236413">
              <w:rPr>
                <w:rFonts w:ascii="Times New Roman" w:hAnsi="Times New Roman" w:cs="Times New Roman"/>
                <w:noProof/>
                <w:webHidden/>
                <w:sz w:val="24"/>
                <w:szCs w:val="24"/>
              </w:rPr>
              <w:fldChar w:fldCharType="end"/>
            </w:r>
          </w:hyperlink>
        </w:p>
        <w:p w14:paraId="6480EC9F" w14:textId="521FFECF"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2" w:history="1">
            <w:r w:rsidRPr="00236413">
              <w:rPr>
                <w:rStyle w:val="Hyperlink"/>
                <w:rFonts w:ascii="Times New Roman" w:hAnsi="Times New Roman" w:cs="Times New Roman"/>
                <w:noProof/>
                <w:sz w:val="24"/>
                <w:szCs w:val="24"/>
              </w:rPr>
              <w:t xml:space="preserve">2.1.5 </w:t>
            </w:r>
            <w:r w:rsidRPr="00236413">
              <w:rPr>
                <w:rStyle w:val="Hyperlink"/>
                <w:rFonts w:ascii="Times New Roman" w:hAnsi="Times New Roman" w:cs="Times New Roman"/>
                <w:i/>
                <w:iCs/>
                <w:noProof/>
                <w:sz w:val="24"/>
                <w:szCs w:val="24"/>
              </w:rPr>
              <w:t>Website</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2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9</w:t>
            </w:r>
            <w:r w:rsidRPr="00236413">
              <w:rPr>
                <w:rFonts w:ascii="Times New Roman" w:hAnsi="Times New Roman" w:cs="Times New Roman"/>
                <w:noProof/>
                <w:webHidden/>
                <w:sz w:val="24"/>
                <w:szCs w:val="24"/>
              </w:rPr>
              <w:fldChar w:fldCharType="end"/>
            </w:r>
          </w:hyperlink>
        </w:p>
        <w:p w14:paraId="41028746" w14:textId="18F35FDA"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3" w:history="1">
            <w:r w:rsidRPr="00236413">
              <w:rPr>
                <w:rStyle w:val="Hyperlink"/>
                <w:rFonts w:ascii="Times New Roman" w:hAnsi="Times New Roman" w:cs="Times New Roman"/>
                <w:noProof/>
                <w:sz w:val="24"/>
                <w:szCs w:val="24"/>
              </w:rPr>
              <w:t xml:space="preserve">2.1.6 </w:t>
            </w:r>
            <w:r w:rsidRPr="00236413">
              <w:rPr>
                <w:rStyle w:val="Hyperlink"/>
                <w:rFonts w:ascii="Times New Roman" w:hAnsi="Times New Roman" w:cs="Times New Roman"/>
                <w:i/>
                <w:iCs/>
                <w:noProof/>
                <w:sz w:val="24"/>
                <w:szCs w:val="24"/>
              </w:rPr>
              <w:t>Hyper Text Markup Language (HTML)</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3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0</w:t>
            </w:r>
            <w:r w:rsidRPr="00236413">
              <w:rPr>
                <w:rFonts w:ascii="Times New Roman" w:hAnsi="Times New Roman" w:cs="Times New Roman"/>
                <w:noProof/>
                <w:webHidden/>
                <w:sz w:val="24"/>
                <w:szCs w:val="24"/>
              </w:rPr>
              <w:fldChar w:fldCharType="end"/>
            </w:r>
          </w:hyperlink>
        </w:p>
        <w:p w14:paraId="190C5768" w14:textId="5B80B8A6"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4" w:history="1">
            <w:r w:rsidRPr="00236413">
              <w:rPr>
                <w:rStyle w:val="Hyperlink"/>
                <w:rFonts w:ascii="Times New Roman" w:hAnsi="Times New Roman" w:cs="Times New Roman"/>
                <w:noProof/>
                <w:sz w:val="24"/>
                <w:szCs w:val="24"/>
              </w:rPr>
              <w:t xml:space="preserve">2.1.7 </w:t>
            </w:r>
            <w:r w:rsidRPr="00236413">
              <w:rPr>
                <w:rStyle w:val="Hyperlink"/>
                <w:rFonts w:ascii="Times New Roman" w:hAnsi="Times New Roman" w:cs="Times New Roman"/>
                <w:i/>
                <w:iCs/>
                <w:noProof/>
                <w:sz w:val="24"/>
                <w:szCs w:val="24"/>
              </w:rPr>
              <w:t>PHP</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4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1</w:t>
            </w:r>
            <w:r w:rsidRPr="00236413">
              <w:rPr>
                <w:rFonts w:ascii="Times New Roman" w:hAnsi="Times New Roman" w:cs="Times New Roman"/>
                <w:noProof/>
                <w:webHidden/>
                <w:sz w:val="24"/>
                <w:szCs w:val="24"/>
              </w:rPr>
              <w:fldChar w:fldCharType="end"/>
            </w:r>
          </w:hyperlink>
        </w:p>
        <w:p w14:paraId="0981F57F" w14:textId="38A78E7C"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5" w:history="1">
            <w:r w:rsidRPr="00236413">
              <w:rPr>
                <w:rStyle w:val="Hyperlink"/>
                <w:rFonts w:ascii="Times New Roman" w:hAnsi="Times New Roman" w:cs="Times New Roman"/>
                <w:noProof/>
                <w:sz w:val="24"/>
                <w:szCs w:val="24"/>
              </w:rPr>
              <w:t xml:space="preserve">2.1.8 </w:t>
            </w:r>
            <w:r w:rsidRPr="00236413">
              <w:rPr>
                <w:rStyle w:val="Hyperlink"/>
                <w:rFonts w:ascii="Times New Roman" w:hAnsi="Times New Roman" w:cs="Times New Roman"/>
                <w:i/>
                <w:iCs/>
                <w:noProof/>
                <w:sz w:val="24"/>
                <w:szCs w:val="24"/>
              </w:rPr>
              <w:t>Bootstrap</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5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1</w:t>
            </w:r>
            <w:r w:rsidRPr="00236413">
              <w:rPr>
                <w:rFonts w:ascii="Times New Roman" w:hAnsi="Times New Roman" w:cs="Times New Roman"/>
                <w:noProof/>
                <w:webHidden/>
                <w:sz w:val="24"/>
                <w:szCs w:val="24"/>
              </w:rPr>
              <w:fldChar w:fldCharType="end"/>
            </w:r>
          </w:hyperlink>
        </w:p>
        <w:p w14:paraId="59B3ABE7" w14:textId="41F902A3"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6" w:history="1">
            <w:r w:rsidRPr="00236413">
              <w:rPr>
                <w:rStyle w:val="Hyperlink"/>
                <w:rFonts w:ascii="Times New Roman" w:hAnsi="Times New Roman" w:cs="Times New Roman"/>
                <w:noProof/>
                <w:sz w:val="24"/>
                <w:szCs w:val="24"/>
              </w:rPr>
              <w:t>2.1.9 Basis Data</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6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2</w:t>
            </w:r>
            <w:r w:rsidRPr="00236413">
              <w:rPr>
                <w:rFonts w:ascii="Times New Roman" w:hAnsi="Times New Roman" w:cs="Times New Roman"/>
                <w:noProof/>
                <w:webHidden/>
                <w:sz w:val="24"/>
                <w:szCs w:val="24"/>
              </w:rPr>
              <w:fldChar w:fldCharType="end"/>
            </w:r>
          </w:hyperlink>
        </w:p>
        <w:p w14:paraId="5CD6A18C" w14:textId="1FBBD7CC"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7" w:history="1">
            <w:r w:rsidRPr="00236413">
              <w:rPr>
                <w:rStyle w:val="Hyperlink"/>
                <w:rFonts w:ascii="Times New Roman" w:hAnsi="Times New Roman" w:cs="Times New Roman"/>
                <w:noProof/>
                <w:sz w:val="24"/>
                <w:szCs w:val="24"/>
              </w:rPr>
              <w:t>2.1.10 Laravel</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7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3</w:t>
            </w:r>
            <w:r w:rsidRPr="00236413">
              <w:rPr>
                <w:rFonts w:ascii="Times New Roman" w:hAnsi="Times New Roman" w:cs="Times New Roman"/>
                <w:noProof/>
                <w:webHidden/>
                <w:sz w:val="24"/>
                <w:szCs w:val="24"/>
              </w:rPr>
              <w:fldChar w:fldCharType="end"/>
            </w:r>
          </w:hyperlink>
        </w:p>
        <w:p w14:paraId="31004F87" w14:textId="691657BA"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8" w:history="1">
            <w:r w:rsidRPr="00236413">
              <w:rPr>
                <w:rStyle w:val="Hyperlink"/>
                <w:rFonts w:ascii="Times New Roman" w:hAnsi="Times New Roman" w:cs="Times New Roman"/>
                <w:noProof/>
                <w:sz w:val="24"/>
                <w:szCs w:val="24"/>
              </w:rPr>
              <w:t>2.1.11 ERD (</w:t>
            </w:r>
            <w:r w:rsidRPr="00236413">
              <w:rPr>
                <w:rStyle w:val="Hyperlink"/>
                <w:rFonts w:ascii="Times New Roman" w:hAnsi="Times New Roman" w:cs="Times New Roman"/>
                <w:i/>
                <w:iCs/>
                <w:noProof/>
                <w:sz w:val="24"/>
                <w:szCs w:val="24"/>
              </w:rPr>
              <w:t>Entity Relationship Diagram</w:t>
            </w:r>
            <w:r w:rsidRPr="00236413">
              <w:rPr>
                <w:rStyle w:val="Hyperlink"/>
                <w:rFonts w:ascii="Times New Roman" w:hAnsi="Times New Roman" w:cs="Times New Roman"/>
                <w:noProof/>
                <w:sz w:val="24"/>
                <w:szCs w:val="24"/>
              </w:rPr>
              <w:t>)</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8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4</w:t>
            </w:r>
            <w:r w:rsidRPr="00236413">
              <w:rPr>
                <w:rFonts w:ascii="Times New Roman" w:hAnsi="Times New Roman" w:cs="Times New Roman"/>
                <w:noProof/>
                <w:webHidden/>
                <w:sz w:val="24"/>
                <w:szCs w:val="24"/>
              </w:rPr>
              <w:fldChar w:fldCharType="end"/>
            </w:r>
          </w:hyperlink>
        </w:p>
        <w:p w14:paraId="73F7B572" w14:textId="73F9CE90"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9" w:history="1">
            <w:r w:rsidRPr="00236413">
              <w:rPr>
                <w:rStyle w:val="Hyperlink"/>
                <w:rFonts w:ascii="Times New Roman" w:hAnsi="Times New Roman" w:cs="Times New Roman"/>
                <w:noProof/>
                <w:sz w:val="24"/>
                <w:szCs w:val="24"/>
              </w:rPr>
              <w:t>2.1.12 Normalisasi</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59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4</w:t>
            </w:r>
            <w:r w:rsidRPr="00236413">
              <w:rPr>
                <w:rFonts w:ascii="Times New Roman" w:hAnsi="Times New Roman" w:cs="Times New Roman"/>
                <w:noProof/>
                <w:webHidden/>
                <w:sz w:val="24"/>
                <w:szCs w:val="24"/>
              </w:rPr>
              <w:fldChar w:fldCharType="end"/>
            </w:r>
          </w:hyperlink>
        </w:p>
        <w:p w14:paraId="00F8DA97" w14:textId="479ED32A"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0" w:history="1">
            <w:r w:rsidRPr="00236413">
              <w:rPr>
                <w:rStyle w:val="Hyperlink"/>
                <w:rFonts w:ascii="Times New Roman" w:hAnsi="Times New Roman" w:cs="Times New Roman"/>
                <w:noProof/>
                <w:sz w:val="24"/>
                <w:szCs w:val="24"/>
              </w:rPr>
              <w:t xml:space="preserve">2.1.13 </w:t>
            </w:r>
            <w:r w:rsidRPr="00236413">
              <w:rPr>
                <w:rStyle w:val="Hyperlink"/>
                <w:rFonts w:ascii="Times New Roman" w:hAnsi="Times New Roman" w:cs="Times New Roman"/>
                <w:i/>
                <w:iCs/>
                <w:noProof/>
                <w:sz w:val="24"/>
                <w:szCs w:val="24"/>
              </w:rPr>
              <w:t>Unified Modeling Language (UML)</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0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6</w:t>
            </w:r>
            <w:r w:rsidRPr="00236413">
              <w:rPr>
                <w:rFonts w:ascii="Times New Roman" w:hAnsi="Times New Roman" w:cs="Times New Roman"/>
                <w:noProof/>
                <w:webHidden/>
                <w:sz w:val="24"/>
                <w:szCs w:val="24"/>
              </w:rPr>
              <w:fldChar w:fldCharType="end"/>
            </w:r>
          </w:hyperlink>
        </w:p>
        <w:p w14:paraId="65E69637" w14:textId="33738774"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1" w:history="1">
            <w:r w:rsidRPr="00236413">
              <w:rPr>
                <w:rStyle w:val="Hyperlink"/>
                <w:rFonts w:ascii="Times New Roman" w:hAnsi="Times New Roman" w:cs="Times New Roman"/>
                <w:noProof/>
                <w:sz w:val="24"/>
                <w:szCs w:val="24"/>
              </w:rPr>
              <w:t xml:space="preserve">2.1.14 </w:t>
            </w:r>
            <w:r w:rsidRPr="00236413">
              <w:rPr>
                <w:rStyle w:val="Hyperlink"/>
                <w:rFonts w:ascii="Times New Roman" w:hAnsi="Times New Roman" w:cs="Times New Roman"/>
                <w:i/>
                <w:iCs/>
                <w:noProof/>
                <w:sz w:val="24"/>
                <w:szCs w:val="24"/>
              </w:rPr>
              <w:t>MySQL</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1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8</w:t>
            </w:r>
            <w:r w:rsidRPr="00236413">
              <w:rPr>
                <w:rFonts w:ascii="Times New Roman" w:hAnsi="Times New Roman" w:cs="Times New Roman"/>
                <w:noProof/>
                <w:webHidden/>
                <w:sz w:val="24"/>
                <w:szCs w:val="24"/>
              </w:rPr>
              <w:fldChar w:fldCharType="end"/>
            </w:r>
          </w:hyperlink>
        </w:p>
        <w:p w14:paraId="5A1DA122" w14:textId="58EB9867"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2" w:history="1">
            <w:r w:rsidRPr="00236413">
              <w:rPr>
                <w:rStyle w:val="Hyperlink"/>
                <w:rFonts w:ascii="Times New Roman" w:hAnsi="Times New Roman" w:cs="Times New Roman"/>
                <w:noProof/>
                <w:sz w:val="24"/>
                <w:szCs w:val="24"/>
              </w:rPr>
              <w:t xml:space="preserve">2.1.15 </w:t>
            </w:r>
            <w:r w:rsidRPr="00236413">
              <w:rPr>
                <w:rStyle w:val="Hyperlink"/>
                <w:rFonts w:ascii="Times New Roman" w:hAnsi="Times New Roman" w:cs="Times New Roman"/>
                <w:i/>
                <w:iCs/>
                <w:noProof/>
                <w:sz w:val="24"/>
                <w:szCs w:val="24"/>
              </w:rPr>
              <w:t>Laragon</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2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9</w:t>
            </w:r>
            <w:r w:rsidRPr="00236413">
              <w:rPr>
                <w:rFonts w:ascii="Times New Roman" w:hAnsi="Times New Roman" w:cs="Times New Roman"/>
                <w:noProof/>
                <w:webHidden/>
                <w:sz w:val="24"/>
                <w:szCs w:val="24"/>
              </w:rPr>
              <w:fldChar w:fldCharType="end"/>
            </w:r>
          </w:hyperlink>
        </w:p>
        <w:p w14:paraId="3DBB82E6" w14:textId="4EA7DB2F"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3" w:history="1">
            <w:r w:rsidRPr="00236413">
              <w:rPr>
                <w:rStyle w:val="Hyperlink"/>
                <w:rFonts w:ascii="Times New Roman" w:hAnsi="Times New Roman" w:cs="Times New Roman"/>
                <w:noProof/>
                <w:sz w:val="24"/>
                <w:szCs w:val="24"/>
              </w:rPr>
              <w:t xml:space="preserve">2.1.16 </w:t>
            </w:r>
            <w:r w:rsidRPr="00236413">
              <w:rPr>
                <w:rStyle w:val="Hyperlink"/>
                <w:rFonts w:ascii="Times New Roman" w:hAnsi="Times New Roman" w:cs="Times New Roman"/>
                <w:i/>
                <w:iCs/>
                <w:noProof/>
                <w:sz w:val="24"/>
                <w:szCs w:val="24"/>
              </w:rPr>
              <w:t>SWOT</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3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20</w:t>
            </w:r>
            <w:r w:rsidRPr="00236413">
              <w:rPr>
                <w:rFonts w:ascii="Times New Roman" w:hAnsi="Times New Roman" w:cs="Times New Roman"/>
                <w:noProof/>
                <w:webHidden/>
                <w:sz w:val="24"/>
                <w:szCs w:val="24"/>
              </w:rPr>
              <w:fldChar w:fldCharType="end"/>
            </w:r>
          </w:hyperlink>
        </w:p>
        <w:p w14:paraId="5D997A75" w14:textId="792EA481"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4" w:history="1">
            <w:r w:rsidRPr="00236413">
              <w:rPr>
                <w:rStyle w:val="Hyperlink"/>
                <w:rFonts w:ascii="Times New Roman" w:hAnsi="Times New Roman" w:cs="Times New Roman"/>
                <w:noProof/>
                <w:sz w:val="24"/>
                <w:szCs w:val="24"/>
              </w:rPr>
              <w:t xml:space="preserve">2.1.17 </w:t>
            </w:r>
            <w:r w:rsidRPr="00236413">
              <w:rPr>
                <w:rStyle w:val="Hyperlink"/>
                <w:rFonts w:ascii="Times New Roman" w:hAnsi="Times New Roman" w:cs="Times New Roman"/>
                <w:i/>
                <w:iCs/>
                <w:noProof/>
                <w:sz w:val="24"/>
                <w:szCs w:val="24"/>
              </w:rPr>
              <w:t>Blackbox</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4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21</w:t>
            </w:r>
            <w:r w:rsidRPr="00236413">
              <w:rPr>
                <w:rFonts w:ascii="Times New Roman" w:hAnsi="Times New Roman" w:cs="Times New Roman"/>
                <w:noProof/>
                <w:webHidden/>
                <w:sz w:val="24"/>
                <w:szCs w:val="24"/>
              </w:rPr>
              <w:fldChar w:fldCharType="end"/>
            </w:r>
          </w:hyperlink>
        </w:p>
        <w:p w14:paraId="63FBD097" w14:textId="3158D75B"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5" w:history="1">
            <w:r w:rsidRPr="00236413">
              <w:rPr>
                <w:rStyle w:val="Hyperlink"/>
                <w:rFonts w:ascii="Times New Roman" w:hAnsi="Times New Roman" w:cs="Times New Roman"/>
                <w:noProof/>
                <w:sz w:val="24"/>
                <w:szCs w:val="24"/>
              </w:rPr>
              <w:t>2.1.18 Pengujian Beta</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5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22</w:t>
            </w:r>
            <w:r w:rsidRPr="00236413">
              <w:rPr>
                <w:rFonts w:ascii="Times New Roman" w:hAnsi="Times New Roman" w:cs="Times New Roman"/>
                <w:noProof/>
                <w:webHidden/>
                <w:sz w:val="24"/>
                <w:szCs w:val="24"/>
              </w:rPr>
              <w:fldChar w:fldCharType="end"/>
            </w:r>
          </w:hyperlink>
        </w:p>
        <w:p w14:paraId="4E7E14E2" w14:textId="2183FACA" w:rsidR="00236413" w:rsidRPr="00236413" w:rsidRDefault="00236413">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6" w:history="1">
            <w:r w:rsidRPr="00236413">
              <w:rPr>
                <w:rStyle w:val="Hyperlink"/>
                <w:rFonts w:ascii="Times New Roman" w:hAnsi="Times New Roman" w:cs="Times New Roman"/>
                <w:noProof/>
                <w:sz w:val="24"/>
                <w:szCs w:val="24"/>
              </w:rPr>
              <w:t>2.1.19 Pengujian Alfa</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6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23</w:t>
            </w:r>
            <w:r w:rsidRPr="00236413">
              <w:rPr>
                <w:rFonts w:ascii="Times New Roman" w:hAnsi="Times New Roman" w:cs="Times New Roman"/>
                <w:noProof/>
                <w:webHidden/>
                <w:sz w:val="24"/>
                <w:szCs w:val="24"/>
              </w:rPr>
              <w:fldChar w:fldCharType="end"/>
            </w:r>
          </w:hyperlink>
        </w:p>
        <w:p w14:paraId="55F40EBF" w14:textId="21A2C1E5"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7" w:history="1">
            <w:r w:rsidRPr="00236413">
              <w:rPr>
                <w:rStyle w:val="Hyperlink"/>
                <w:rFonts w:ascii="Times New Roman" w:hAnsi="Times New Roman" w:cs="Times New Roman"/>
                <w:noProof/>
                <w:sz w:val="24"/>
                <w:szCs w:val="24"/>
              </w:rPr>
              <w:t>2.2 Penelitian Terkait</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7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23</w:t>
            </w:r>
            <w:r w:rsidRPr="00236413">
              <w:rPr>
                <w:rFonts w:ascii="Times New Roman" w:hAnsi="Times New Roman" w:cs="Times New Roman"/>
                <w:noProof/>
                <w:webHidden/>
                <w:sz w:val="24"/>
                <w:szCs w:val="24"/>
              </w:rPr>
              <w:fldChar w:fldCharType="end"/>
            </w:r>
          </w:hyperlink>
        </w:p>
        <w:p w14:paraId="0EE69DC4" w14:textId="0B74911C" w:rsidR="00236413" w:rsidRPr="00236413" w:rsidRDefault="00236413">
          <w:pPr>
            <w:pStyle w:val="TOC1"/>
            <w:rPr>
              <w:rFonts w:eastAsiaTheme="minorEastAsia"/>
              <w:b w:val="0"/>
              <w:bCs w:val="0"/>
              <w:kern w:val="2"/>
              <w14:ligatures w14:val="standardContextual"/>
            </w:rPr>
          </w:pPr>
          <w:hyperlink w:anchor="_Toc141255468" w:history="1">
            <w:r w:rsidRPr="00236413">
              <w:rPr>
                <w:rStyle w:val="Hyperlink"/>
              </w:rPr>
              <w:t>BAB III  METODOLOGI PENELITIAN</w:t>
            </w:r>
            <w:r w:rsidRPr="00236413">
              <w:rPr>
                <w:webHidden/>
              </w:rPr>
              <w:tab/>
            </w:r>
            <w:r w:rsidRPr="00236413">
              <w:rPr>
                <w:webHidden/>
              </w:rPr>
              <w:fldChar w:fldCharType="begin"/>
            </w:r>
            <w:r w:rsidRPr="00236413">
              <w:rPr>
                <w:webHidden/>
              </w:rPr>
              <w:instrText xml:space="preserve"> PAGEREF _Toc141255468 \h </w:instrText>
            </w:r>
            <w:r w:rsidRPr="00236413">
              <w:rPr>
                <w:webHidden/>
              </w:rPr>
            </w:r>
            <w:r w:rsidRPr="00236413">
              <w:rPr>
                <w:webHidden/>
              </w:rPr>
              <w:fldChar w:fldCharType="separate"/>
            </w:r>
            <w:r w:rsidR="004A6E37">
              <w:rPr>
                <w:webHidden/>
              </w:rPr>
              <w:t>15</w:t>
            </w:r>
            <w:r w:rsidRPr="00236413">
              <w:rPr>
                <w:webHidden/>
              </w:rPr>
              <w:fldChar w:fldCharType="end"/>
            </w:r>
          </w:hyperlink>
        </w:p>
        <w:p w14:paraId="403F1CA7" w14:textId="2D69CC88"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9" w:history="1">
            <w:r w:rsidRPr="00236413">
              <w:rPr>
                <w:rStyle w:val="Hyperlink"/>
                <w:rFonts w:ascii="Times New Roman" w:hAnsi="Times New Roman" w:cs="Times New Roman"/>
                <w:noProof/>
                <w:sz w:val="24"/>
                <w:szCs w:val="24"/>
              </w:rPr>
              <w:t>3.1 Teknik Pengumpulan Data</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69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5</w:t>
            </w:r>
            <w:r w:rsidRPr="00236413">
              <w:rPr>
                <w:rFonts w:ascii="Times New Roman" w:hAnsi="Times New Roman" w:cs="Times New Roman"/>
                <w:noProof/>
                <w:webHidden/>
                <w:sz w:val="24"/>
                <w:szCs w:val="24"/>
              </w:rPr>
              <w:fldChar w:fldCharType="end"/>
            </w:r>
          </w:hyperlink>
        </w:p>
        <w:p w14:paraId="503B1233" w14:textId="5B16AEE3"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0" w:history="1">
            <w:r w:rsidRPr="00236413">
              <w:rPr>
                <w:rStyle w:val="Hyperlink"/>
                <w:rFonts w:ascii="Times New Roman" w:hAnsi="Times New Roman" w:cs="Times New Roman"/>
                <w:noProof/>
                <w:sz w:val="24"/>
                <w:szCs w:val="24"/>
              </w:rPr>
              <w:t>3.2 Model Pengembangan</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70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6</w:t>
            </w:r>
            <w:r w:rsidRPr="00236413">
              <w:rPr>
                <w:rFonts w:ascii="Times New Roman" w:hAnsi="Times New Roman" w:cs="Times New Roman"/>
                <w:noProof/>
                <w:webHidden/>
                <w:sz w:val="24"/>
                <w:szCs w:val="24"/>
              </w:rPr>
              <w:fldChar w:fldCharType="end"/>
            </w:r>
          </w:hyperlink>
        </w:p>
        <w:p w14:paraId="05361F13" w14:textId="078B2CAA" w:rsidR="00236413" w:rsidRPr="00236413" w:rsidRDefault="00236413">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1" w:history="1">
            <w:r w:rsidRPr="00236413">
              <w:rPr>
                <w:rStyle w:val="Hyperlink"/>
                <w:rFonts w:ascii="Times New Roman" w:hAnsi="Times New Roman" w:cs="Times New Roman"/>
                <w:noProof/>
                <w:sz w:val="24"/>
                <w:szCs w:val="24"/>
              </w:rPr>
              <w:t>3.3 Kerangka Pemikiran</w:t>
            </w:r>
            <w:r w:rsidRPr="00236413">
              <w:rPr>
                <w:rFonts w:ascii="Times New Roman" w:hAnsi="Times New Roman" w:cs="Times New Roman"/>
                <w:noProof/>
                <w:webHidden/>
                <w:sz w:val="24"/>
                <w:szCs w:val="24"/>
              </w:rPr>
              <w:tab/>
            </w:r>
            <w:r w:rsidRPr="00236413">
              <w:rPr>
                <w:rFonts w:ascii="Times New Roman" w:hAnsi="Times New Roman" w:cs="Times New Roman"/>
                <w:noProof/>
                <w:webHidden/>
                <w:sz w:val="24"/>
                <w:szCs w:val="24"/>
              </w:rPr>
              <w:fldChar w:fldCharType="begin"/>
            </w:r>
            <w:r w:rsidRPr="00236413">
              <w:rPr>
                <w:rFonts w:ascii="Times New Roman" w:hAnsi="Times New Roman" w:cs="Times New Roman"/>
                <w:noProof/>
                <w:webHidden/>
                <w:sz w:val="24"/>
                <w:szCs w:val="24"/>
              </w:rPr>
              <w:instrText xml:space="preserve"> PAGEREF _Toc141255471 \h </w:instrText>
            </w:r>
            <w:r w:rsidRPr="00236413">
              <w:rPr>
                <w:rFonts w:ascii="Times New Roman" w:hAnsi="Times New Roman" w:cs="Times New Roman"/>
                <w:noProof/>
                <w:webHidden/>
                <w:sz w:val="24"/>
                <w:szCs w:val="24"/>
              </w:rPr>
            </w:r>
            <w:r w:rsidRPr="00236413">
              <w:rPr>
                <w:rFonts w:ascii="Times New Roman" w:hAnsi="Times New Roman" w:cs="Times New Roman"/>
                <w:noProof/>
                <w:webHidden/>
                <w:sz w:val="24"/>
                <w:szCs w:val="24"/>
              </w:rPr>
              <w:fldChar w:fldCharType="separate"/>
            </w:r>
            <w:r w:rsidR="004A6E37">
              <w:rPr>
                <w:rFonts w:ascii="Times New Roman" w:hAnsi="Times New Roman" w:cs="Times New Roman"/>
                <w:noProof/>
                <w:webHidden/>
                <w:sz w:val="24"/>
                <w:szCs w:val="24"/>
              </w:rPr>
              <w:t>18</w:t>
            </w:r>
            <w:r w:rsidRPr="00236413">
              <w:rPr>
                <w:rFonts w:ascii="Times New Roman" w:hAnsi="Times New Roman" w:cs="Times New Roman"/>
                <w:noProof/>
                <w:webHidden/>
                <w:sz w:val="24"/>
                <w:szCs w:val="24"/>
              </w:rPr>
              <w:fldChar w:fldCharType="end"/>
            </w:r>
          </w:hyperlink>
        </w:p>
        <w:p w14:paraId="0852C8A3" w14:textId="2201F8DE" w:rsidR="00236413" w:rsidRPr="00236413" w:rsidRDefault="00236413">
          <w:pPr>
            <w:pStyle w:val="TOC1"/>
            <w:rPr>
              <w:rFonts w:eastAsiaTheme="minorEastAsia"/>
              <w:b w:val="0"/>
              <w:bCs w:val="0"/>
              <w:kern w:val="2"/>
              <w14:ligatures w14:val="standardContextual"/>
            </w:rPr>
          </w:pPr>
          <w:hyperlink w:anchor="_Toc141255472" w:history="1">
            <w:r w:rsidRPr="00236413">
              <w:rPr>
                <w:rStyle w:val="Hyperlink"/>
              </w:rPr>
              <w:t>DAFTAR PUSTAKA</w:t>
            </w:r>
            <w:r w:rsidRPr="00236413">
              <w:rPr>
                <w:webHidden/>
              </w:rPr>
              <w:tab/>
            </w:r>
            <w:r w:rsidRPr="00236413">
              <w:rPr>
                <w:webHidden/>
              </w:rPr>
              <w:fldChar w:fldCharType="begin"/>
            </w:r>
            <w:r w:rsidRPr="00236413">
              <w:rPr>
                <w:webHidden/>
              </w:rPr>
              <w:instrText xml:space="preserve"> PAGEREF _Toc141255472 \h </w:instrText>
            </w:r>
            <w:r w:rsidRPr="00236413">
              <w:rPr>
                <w:webHidden/>
              </w:rPr>
            </w:r>
            <w:r w:rsidRPr="00236413">
              <w:rPr>
                <w:webHidden/>
              </w:rPr>
              <w:fldChar w:fldCharType="separate"/>
            </w:r>
            <w:r w:rsidR="004A6E37">
              <w:rPr>
                <w:webHidden/>
              </w:rPr>
              <w:t>20</w:t>
            </w:r>
            <w:r w:rsidRPr="00236413">
              <w:rPr>
                <w:webHidden/>
              </w:rPr>
              <w:fldChar w:fldCharType="end"/>
            </w:r>
          </w:hyperlink>
        </w:p>
        <w:p w14:paraId="3A548C22" w14:textId="6AE7D98C" w:rsidR="006457D0" w:rsidRPr="00236413" w:rsidRDefault="00257463" w:rsidP="006457D0">
          <w:pPr>
            <w:spacing w:line="360" w:lineRule="auto"/>
            <w:jc w:val="both"/>
            <w:rPr>
              <w:rFonts w:ascii="Times New Roman" w:hAnsi="Times New Roman" w:cs="Times New Roman"/>
              <w:b/>
              <w:bCs/>
              <w:noProof/>
              <w:sz w:val="24"/>
              <w:szCs w:val="24"/>
            </w:rPr>
          </w:pPr>
          <w:r w:rsidRPr="00236413">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rsidRPr="00236413">
        <w:rPr>
          <w:rFonts w:ascii="Times New Roman" w:hAnsi="Times New Roman" w:cs="Times New Roman"/>
          <w:sz w:val="24"/>
          <w:szCs w:val="24"/>
        </w:rPr>
        <w:br w:type="page"/>
      </w:r>
    </w:p>
    <w:p w14:paraId="024682C9" w14:textId="48A481E6" w:rsidR="001E5F39" w:rsidRDefault="001E5F39" w:rsidP="00F921B8">
      <w:pPr>
        <w:pStyle w:val="Heading1"/>
      </w:pPr>
      <w:bookmarkStart w:id="3" w:name="_Toc141255439"/>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41255440"/>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w:t>
      </w:r>
      <w:r>
        <w:rPr>
          <w:rFonts w:ascii="Times New Roman" w:hAnsi="Times New Roman" w:cs="Times New Roman"/>
          <w:noProof/>
          <w:sz w:val="24"/>
          <w:szCs w:val="24"/>
        </w:rPr>
        <w:lastRenderedPageBreak/>
        <w:t>keluaran 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w:t>
      </w:r>
      <w:r>
        <w:rPr>
          <w:rFonts w:ascii="Times New Roman" w:hAnsi="Times New Roman" w:cs="Times New Roman"/>
          <w:noProof/>
          <w:sz w:val="24"/>
          <w:szCs w:val="24"/>
        </w:rPr>
        <w:lastRenderedPageBreak/>
        <w:t>putus sekolah dan ingin melanjutkan sekolahnya kembali, maka PKBM Bina 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41255441"/>
      <w:r>
        <w:lastRenderedPageBreak/>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65993243" w:rsidR="005708E8" w:rsidRDefault="00FE5FDA" w:rsidP="005708E8">
      <w:pPr>
        <w:pStyle w:val="ListParagraph"/>
        <w:numPr>
          <w:ilvl w:val="0"/>
          <w:numId w:val="41"/>
        </w:numPr>
        <w:spacing w:after="160"/>
        <w:ind w:left="426" w:hanging="426"/>
        <w:rPr>
          <w:rFonts w:cs="Times New Roman"/>
          <w:noProof/>
          <w:szCs w:val="24"/>
        </w:rPr>
      </w:pPr>
      <w:r>
        <w:rPr>
          <w:rFonts w:cs="Times New Roman"/>
          <w:szCs w:val="24"/>
        </w:rPr>
        <w:t>Proses pendaftaran calon siswa dilakukan secara manual</w:t>
      </w:r>
      <w:r w:rsidR="00537214">
        <w:rPr>
          <w:rFonts w:cs="Times New Roman"/>
          <w:szCs w:val="24"/>
        </w:rPr>
        <w:t>, sehingga mengakibatkan kurang efisiennya penggunaan waktu, tempat, biaya maupun tenaga.</w:t>
      </w:r>
    </w:p>
    <w:p w14:paraId="6888681A" w14:textId="02C5D471" w:rsidR="005708E8" w:rsidRDefault="00EF629A" w:rsidP="005708E8">
      <w:pPr>
        <w:pStyle w:val="ListParagraph"/>
        <w:numPr>
          <w:ilvl w:val="0"/>
          <w:numId w:val="41"/>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p>
    <w:p w14:paraId="657F2C08" w14:textId="1C92F3BA" w:rsidR="00D55DCE" w:rsidRDefault="00D55DCE" w:rsidP="005708E8">
      <w:pPr>
        <w:pStyle w:val="ListParagraph"/>
        <w:numPr>
          <w:ilvl w:val="0"/>
          <w:numId w:val="41"/>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41255442"/>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rsidP="002303B1">
      <w:pPr>
        <w:pStyle w:val="ListParagraph"/>
        <w:numPr>
          <w:ilvl w:val="0"/>
          <w:numId w:val="42"/>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rsidP="002303B1">
      <w:pPr>
        <w:pStyle w:val="ListParagraph"/>
        <w:numPr>
          <w:ilvl w:val="0"/>
          <w:numId w:val="42"/>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rsidP="00C14FD9">
      <w:pPr>
        <w:pStyle w:val="ListParagraph"/>
        <w:numPr>
          <w:ilvl w:val="0"/>
          <w:numId w:val="42"/>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41255443"/>
      <w:r>
        <w:lastRenderedPageBreak/>
        <w:t>1.4 Perumusan Masalah</w:t>
      </w:r>
      <w:bookmarkEnd w:id="7"/>
    </w:p>
    <w:p w14:paraId="18473204" w14:textId="3C1274E2" w:rsidR="00A05567" w:rsidRDefault="008B3B8C" w:rsidP="00832D94">
      <w:pPr>
        <w:pStyle w:val="ListParagraph"/>
        <w:ind w:left="0" w:firstLine="426"/>
      </w:pPr>
      <w:r>
        <w:t xml:space="preserve">Berdasarkan </w:t>
      </w:r>
      <w:r w:rsidR="004D0483">
        <w:t>identifikasi masalah</w:t>
      </w:r>
      <w:r>
        <w:t xml:space="preserve"> diatas maka rumusan masalah dalam penelitian ini</w:t>
      </w:r>
      <w:r w:rsidR="00A05567">
        <w:t xml:space="preserve"> antara lain:</w:t>
      </w:r>
    </w:p>
    <w:p w14:paraId="2B3600A7" w14:textId="7651CD43" w:rsidR="00EF638C" w:rsidRDefault="00EF638C" w:rsidP="00EF638C">
      <w:pPr>
        <w:pStyle w:val="ListParagraph"/>
        <w:numPr>
          <w:ilvl w:val="0"/>
          <w:numId w:val="7"/>
        </w:numPr>
        <w:ind w:left="426" w:hanging="426"/>
      </w:pPr>
      <w:r>
        <w:t xml:space="preserve">Bagaimana </w:t>
      </w:r>
      <w:r w:rsidR="00E220D9">
        <w:t xml:space="preserve">membangun sistem </w:t>
      </w:r>
      <w:r w:rsidR="008C0249">
        <w:t>agar calon siswa dapat melakukan proses pendaftaran secara efisien dalam penggunaan waktu, tempat, biaya maupun tenaga</w:t>
      </w:r>
      <w:r>
        <w:t>?</w:t>
      </w:r>
    </w:p>
    <w:p w14:paraId="4D1C5DD1" w14:textId="5CA6E608" w:rsidR="007831D9" w:rsidRDefault="00832D94" w:rsidP="00832D94">
      <w:pPr>
        <w:pStyle w:val="ListParagraph"/>
        <w:numPr>
          <w:ilvl w:val="0"/>
          <w:numId w:val="7"/>
        </w:numPr>
        <w:ind w:left="426" w:hanging="426"/>
      </w:pPr>
      <w:r>
        <w:t>Bagaimana</w:t>
      </w:r>
      <w:r w:rsidR="00170F10">
        <w:t xml:space="preserve"> membangun sistem yang dapat menampilkan informasi secara jelas mengenai program pendidikan, jadwal pendaftaran dan proses pendaftaran</w:t>
      </w:r>
      <w:r w:rsidR="008B3B8C">
        <w:t>?</w:t>
      </w:r>
    </w:p>
    <w:p w14:paraId="3E8C97AB" w14:textId="005C0FBA" w:rsidR="00F41A2A" w:rsidRDefault="00F41A2A" w:rsidP="00832D94">
      <w:pPr>
        <w:pStyle w:val="ListParagraph"/>
        <w:numPr>
          <w:ilvl w:val="0"/>
          <w:numId w:val="7"/>
        </w:numPr>
        <w:ind w:left="426" w:hanging="426"/>
      </w:pPr>
      <w:r>
        <w:t>Bagaimana</w:t>
      </w:r>
      <w:r w:rsidR="00D55DCE">
        <w:t xml:space="preserve"> </w:t>
      </w:r>
      <w:r w:rsidR="00986E21">
        <w:t>merancang sebuah sistem yang dapat melakukan pencatatan data calon siswa pada suatu basis data</w:t>
      </w:r>
      <w:r w:rsidR="00D55DCE">
        <w:t>?</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41255444"/>
      <w:r>
        <w:t xml:space="preserve">1.5 </w:t>
      </w:r>
      <w:r w:rsidR="00673586">
        <w:t xml:space="preserve"> </w:t>
      </w:r>
      <w:r w:rsidRPr="008B3B8C">
        <w:t>Tujuan Dan Manfaat Penelitian</w:t>
      </w:r>
      <w:bookmarkEnd w:id="8"/>
    </w:p>
    <w:p w14:paraId="2A803559" w14:textId="37489939" w:rsidR="003C7AE9" w:rsidRPr="00E83972" w:rsidRDefault="003C7AE9" w:rsidP="00E83972">
      <w:pPr>
        <w:pStyle w:val="ListParagraph"/>
        <w:numPr>
          <w:ilvl w:val="0"/>
          <w:numId w:val="4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rsidP="00673586">
      <w:pPr>
        <w:pStyle w:val="ListParagraph"/>
        <w:numPr>
          <w:ilvl w:val="0"/>
          <w:numId w:val="8"/>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rsidP="00673586">
      <w:pPr>
        <w:pStyle w:val="ListParagraph"/>
        <w:numPr>
          <w:ilvl w:val="0"/>
          <w:numId w:val="8"/>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rsidP="00E83972">
      <w:pPr>
        <w:pStyle w:val="ListParagraph"/>
        <w:numPr>
          <w:ilvl w:val="0"/>
          <w:numId w:val="4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rsidP="00673586">
      <w:pPr>
        <w:pStyle w:val="ListParagraph"/>
        <w:numPr>
          <w:ilvl w:val="0"/>
          <w:numId w:val="46"/>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lastRenderedPageBreak/>
        <w:t>Penelitian ini memberikan pengalaman serta ilmu yang bermanfaat terkait dengan analisis permasalah di Lembaga Pendidikan, menciptakan solusi serta mengimplementasikan solusi tersebut untuk mengatasi permasalahan yang ada. Selain itu, manfaat yang diperoleh dapat mengembangkan kemampuan untuk merancang sistem informasi yang dapat diimplementasikan di dunia nyata.</w:t>
      </w:r>
    </w:p>
    <w:p w14:paraId="5A69EE37" w14:textId="0DBB5246" w:rsidR="008B3B8C" w:rsidRDefault="00673586" w:rsidP="00673586">
      <w:pPr>
        <w:pStyle w:val="ListParagraph"/>
        <w:numPr>
          <w:ilvl w:val="0"/>
          <w:numId w:val="46"/>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41255445"/>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 xml:space="preserve">Bab ini menjelaskan tentang tinjauan pustaka yang digunakan sebagai landasan dalam proses penelitian serta penelitian terkait </w:t>
      </w:r>
      <w:r>
        <w:rPr>
          <w:rFonts w:cs="Times New Roman"/>
          <w:szCs w:val="24"/>
        </w:rPr>
        <w:lastRenderedPageBreak/>
        <w:t>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41255446"/>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41255447"/>
      <w:r w:rsidRPr="00D921AC">
        <w:t>2.1 Tinjauan Pustaka</w:t>
      </w:r>
      <w:bookmarkEnd w:id="11"/>
    </w:p>
    <w:p w14:paraId="2DBDCEE6" w14:textId="73A5CAB1" w:rsidR="0029781F" w:rsidRDefault="0029781F" w:rsidP="00F03149">
      <w:pPr>
        <w:pStyle w:val="Heading3"/>
      </w:pPr>
      <w:bookmarkStart w:id="12" w:name="_Toc141255448"/>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41255449"/>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41255450"/>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41255451"/>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41255452"/>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41255453"/>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41255454"/>
      <w:r>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w:t>
      </w:r>
      <w:r>
        <w:rPr>
          <w:rFonts w:ascii="Times New Roman" w:hAnsi="Times New Roman" w:cs="Times New Roman"/>
          <w:sz w:val="24"/>
          <w:szCs w:val="24"/>
        </w:rPr>
        <w:lastRenderedPageBreak/>
        <w:t xml:space="preserve">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41255455"/>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w:t>
      </w:r>
      <w:r>
        <w:rPr>
          <w:rFonts w:ascii="Times New Roman" w:hAnsi="Times New Roman" w:cs="Times New Roman"/>
          <w:sz w:val="24"/>
          <w:szCs w:val="24"/>
        </w:rPr>
        <w:lastRenderedPageBreak/>
        <w:t xml:space="preserve">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41255456"/>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w:t>
      </w:r>
      <w:r w:rsidRPr="00FA0569">
        <w:rPr>
          <w:rFonts w:ascii="Times New Roman" w:hAnsi="Times New Roman" w:cs="Times New Roman"/>
          <w:sz w:val="24"/>
          <w:szCs w:val="24"/>
        </w:rPr>
        <w:lastRenderedPageBreak/>
        <w:t xml:space="preserve">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41255457"/>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41255458"/>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41255459"/>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menghasilkan tabel berkualitas dengan mengurangi pengulangan informasi, menghindari inkonsistensi data dan memastikan tabel dapat dikembalikan setelah 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lastRenderedPageBreak/>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rsidP="007B715F">
      <w:pPr>
        <w:pStyle w:val="ListParagraph"/>
        <w:numPr>
          <w:ilvl w:val="3"/>
          <w:numId w:val="42"/>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41255460"/>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w:t>
      </w:r>
      <w:r w:rsidR="00F77E9F">
        <w:rPr>
          <w:rFonts w:ascii="Times New Roman" w:hAnsi="Times New Roman" w:cs="Times New Roman"/>
          <w:sz w:val="24"/>
          <w:szCs w:val="24"/>
        </w:rPr>
        <w:lastRenderedPageBreak/>
        <w:t xml:space="preserve">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lastRenderedPageBreak/>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41255461"/>
      <w:r>
        <w:lastRenderedPageBreak/>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41255462"/>
      <w:r>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lastRenderedPageBreak/>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41255463"/>
      <w:r>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rsidP="00871453">
      <w:pPr>
        <w:pStyle w:val="ListParagraph"/>
        <w:numPr>
          <w:ilvl w:val="3"/>
          <w:numId w:val="42"/>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41255464"/>
      <w:r>
        <w:lastRenderedPageBreak/>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bookmarkStart w:id="29" w:name="_Toc141255465"/>
      <w:r>
        <w:t xml:space="preserve">2.1.18 </w:t>
      </w:r>
      <w:r w:rsidR="009E4EC1">
        <w:t>Pengujian Beta</w:t>
      </w:r>
      <w:bookmarkEnd w:id="29"/>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lastRenderedPageBreak/>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Berikut ini merupakan definisi 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bookmarkStart w:id="30" w:name="_Toc141255466"/>
      <w:r>
        <w:t>2.1.19</w:t>
      </w:r>
      <w:r w:rsidR="00832E75">
        <w:t xml:space="preserve"> Pengujian Alfa</w:t>
      </w:r>
      <w:bookmarkEnd w:id="30"/>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6E923717"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31" w:name="_Toc141255467"/>
      <w:r>
        <w:t>2.2 Penelitian Terkait</w:t>
      </w:r>
      <w:bookmarkEnd w:id="31"/>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w:t>
      </w:r>
      <w:r w:rsidR="001F13C1">
        <w:rPr>
          <w:lang w:val="en-US"/>
        </w:rPr>
        <w:lastRenderedPageBreak/>
        <w:t xml:space="preserve">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2" w:name="_Toc141255468"/>
      <w:r w:rsidRPr="00756B52">
        <w:lastRenderedPageBreak/>
        <w:t>BAB III</w:t>
      </w:r>
      <w:r>
        <w:t xml:space="preserve"> </w:t>
      </w:r>
      <w:r>
        <w:br w:type="textWrapping" w:clear="all"/>
        <w:t>METODOLOGI PENELITIAN</w:t>
      </w:r>
      <w:bookmarkEnd w:id="32"/>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3" w:name="_Toc141255469"/>
      <w:r w:rsidRPr="006D73FA">
        <w:t>3.</w:t>
      </w:r>
      <w:r w:rsidR="000C6C2C">
        <w:t>1</w:t>
      </w:r>
      <w:r w:rsidRPr="006D73FA">
        <w:t xml:space="preserve"> Teknik Pengumpulan Data</w:t>
      </w:r>
      <w:bookmarkEnd w:id="33"/>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rsidP="00EE5D84">
      <w:pPr>
        <w:pStyle w:val="ListParagraph"/>
        <w:numPr>
          <w:ilvl w:val="0"/>
          <w:numId w:val="43"/>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4" w:name="_Hlk131167156"/>
      <w:r>
        <w:rPr>
          <w:rFonts w:cs="Times New Roman"/>
          <w:szCs w:val="24"/>
        </w:rPr>
        <w:t xml:space="preserve">Observasi merupakan proses melakukan sebuah pengamatan langsung terhadap objek yang akan diteliti untuk </w:t>
      </w:r>
      <w:bookmarkEnd w:id="34"/>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p>
    <w:p w14:paraId="4EC3F477" w14:textId="71066AA3"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Wawancara</w:t>
      </w:r>
    </w:p>
    <w:p w14:paraId="7951EF7B" w14:textId="5337A3EC" w:rsidR="00FA022A" w:rsidRDefault="00FA022A" w:rsidP="00CF1C17">
      <w:pPr>
        <w:pStyle w:val="ListParagraph"/>
        <w:ind w:left="426"/>
        <w:rPr>
          <w:rFonts w:cs="Times New Roman"/>
          <w:szCs w:val="24"/>
        </w:rPr>
      </w:pPr>
      <w:r>
        <w:rPr>
          <w:rFonts w:cs="Times New Roman"/>
          <w:szCs w:val="24"/>
        </w:rPr>
        <w:t xml:space="preserve">Pada tahap ini penulis mengumpulkan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Studi Pustaka</w:t>
      </w:r>
    </w:p>
    <w:p w14:paraId="7779F688" w14:textId="20D0180B"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oleh penulis agar penulis mudah menerapkannya ke dalam penelitian ilmiah yang sedang dikerjakan.</w:t>
      </w:r>
    </w:p>
    <w:p w14:paraId="2EB22426" w14:textId="3C5FBD0B" w:rsidR="00F71BC7" w:rsidRDefault="00F71BC7" w:rsidP="00F71BC7">
      <w:pPr>
        <w:pStyle w:val="Heading2"/>
      </w:pPr>
      <w:bookmarkStart w:id="35" w:name="_Toc141255470"/>
      <w:r w:rsidRPr="009538A4">
        <w:t>3.</w:t>
      </w:r>
      <w:r w:rsidR="00B069B6">
        <w:t>2</w:t>
      </w:r>
      <w:r>
        <w:t xml:space="preserve"> </w:t>
      </w:r>
      <w:r w:rsidR="00B069B6">
        <w:t>Model Pengembangan</w:t>
      </w:r>
      <w:bookmarkEnd w:id="35"/>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rsidP="00DD02B2">
      <w:pPr>
        <w:pStyle w:val="ListParagraph"/>
        <w:numPr>
          <w:ilvl w:val="3"/>
          <w:numId w:val="4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rsidP="00DD02B2">
      <w:pPr>
        <w:pStyle w:val="ListParagraph"/>
        <w:numPr>
          <w:ilvl w:val="3"/>
          <w:numId w:val="4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6" w:name="_Toc141255471"/>
      <w:r w:rsidRPr="009538A4">
        <w:t>3.</w:t>
      </w:r>
      <w:r>
        <w:t>3 Kerangka Pemikiran</w:t>
      </w:r>
      <w:bookmarkEnd w:id="36"/>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06DB51DC">
            <wp:extent cx="5152445" cy="3753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0855" cy="3774362"/>
                    </a:xfrm>
                    <a:prstGeom prst="rect">
                      <a:avLst/>
                    </a:prstGeom>
                  </pic:spPr>
                </pic:pic>
              </a:graphicData>
            </a:graphic>
          </wp:inline>
        </w:drawing>
      </w:r>
    </w:p>
    <w:p w14:paraId="3E779FD6" w14:textId="532D84C6" w:rsidR="00F37000" w:rsidRPr="00422112" w:rsidRDefault="00F37FCA" w:rsidP="00BF26B8">
      <w:pPr>
        <w:spacing w:after="0" w:line="480" w:lineRule="auto"/>
        <w:jc w:val="both"/>
        <w:rPr>
          <w:rFonts w:ascii="Times New Roman" w:hAnsi="Times New Roman" w:cs="Times New Roman"/>
          <w:sz w:val="24"/>
          <w:szCs w:val="24"/>
        </w:rPr>
        <w:sectPr w:rsidR="00F37000" w:rsidRPr="00422112" w:rsidSect="004D19F8">
          <w:pgSz w:w="11907" w:h="16840" w:code="9"/>
          <w:pgMar w:top="2268" w:right="1701" w:bottom="1701" w:left="2268" w:header="709" w:footer="709" w:gutter="0"/>
          <w:pgNumType w:start="15"/>
          <w:cols w:space="708"/>
          <w:titlePg/>
          <w:docGrid w:linePitch="360"/>
        </w:sect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0DD7190A" w14:textId="0BBE5D65" w:rsidR="00AC05B3" w:rsidRPr="00F37000" w:rsidRDefault="00B135A4" w:rsidP="00F37000">
      <w:pPr>
        <w:pStyle w:val="Heading1"/>
      </w:pPr>
      <w:bookmarkStart w:id="37" w:name="_Toc141255472"/>
      <w:r w:rsidRPr="001E6F47">
        <w:lastRenderedPageBreak/>
        <w:t>DAFTAR PUSTAKA</w:t>
      </w:r>
      <w:bookmarkEnd w:id="37"/>
    </w:p>
    <w:p w14:paraId="2B327944" w14:textId="367EC002" w:rsidR="002D5CB5" w:rsidRDefault="002D5CB5" w:rsidP="00ED39B4">
      <w:pPr>
        <w:jc w:val="both"/>
      </w:pPr>
    </w:p>
    <w:p w14:paraId="60C61230" w14:textId="64E54A26" w:rsidR="00882356" w:rsidRPr="00882356" w:rsidRDefault="002D5CB5"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9B4972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1017733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raeni EY, Irviani R. 2017. Pengantar Informasi. Yogyakarta: CV Andi Offset. 150 p.</w:t>
      </w:r>
    </w:p>
    <w:p w14:paraId="6EAC83E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selmus Teniwut W. 2021. Strategi dan Kebijakan Bisnis Perikanan. Deepublish. 141 p.</w:t>
      </w:r>
    </w:p>
    <w:p w14:paraId="6B4C730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6EE6C6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266BB45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0CF259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o Hadiprakoso R. 2020. Rekayasa Perangkat Lunak. RBH. 408 p.</w:t>
      </w:r>
    </w:p>
    <w:p w14:paraId="486ED24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5E85907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DirgaF M, Masnur, Merlina. 2021. Aplikasi E-Learning Siswa Smk Berbasis Web. J. Sintaks Log. 1: 2775–412.</w:t>
      </w:r>
    </w:p>
    <w:p w14:paraId="4504C2B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R. 2020. Pemrograman Basis Data Menggunakan MySQL. Deepublish. 109 p.</w:t>
      </w:r>
    </w:p>
    <w:p w14:paraId="62AE758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Sari R, Utami A. 2021. REKAYASA PERANGKAT LUNAK BERORIENTASI OBJEK MENGGUNAKAN PHP. Ari Christian A, editor. Yogyakarta: Penerbit Andi. 304 p.</w:t>
      </w:r>
    </w:p>
    <w:p w14:paraId="59E01C8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bibi R, Aprilian R. 2020. Tutorial dan penjelasan aplikasi e-office berbasis web menggunakan metode RAD. Kreatif. 200 p.</w:t>
      </w:r>
    </w:p>
    <w:p w14:paraId="05B3486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49EC62D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utahaean J. 2015. Konsep Sistem Informasi. Sleman: Deepublish. 125 p.</w:t>
      </w:r>
    </w:p>
    <w:p w14:paraId="0C98B56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aya DS, Indahyanti U. 2023. Tourism Bus Rental Application Design in PO. Padi Mas Using the Prototype Method. Procedia Eng. Life Sci. 2.</w:t>
      </w:r>
    </w:p>
    <w:p w14:paraId="5973644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lianto Simatupang SS. 2019. 1 , 2 1,2. 3.</w:t>
      </w:r>
    </w:p>
    <w:p w14:paraId="3ADB561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naidi A. 2021. Evaluasi Diri untuk Pengembangan Kinerja. Penerbit NEM. 81 p.</w:t>
      </w:r>
    </w:p>
    <w:p w14:paraId="0B8320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40910DC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Widia ID, Ratih Asriningtias S. 2021. Cara Cepat dan Praktis Mebangung Web Dengan PHP &amp; MySQL. Universitas Brawijaya Press. 280 p.</w:t>
      </w:r>
    </w:p>
    <w:p w14:paraId="17C9CA4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 xml:space="preserve">Mardiawati M, Safrizal S, Adawiyah R. 2022. Sistem Informasi Pendaftaran Siswa Baru (PSB) Berbasis Web Pada SMKN 2 Kolaka. J. Nas. Teknol. dan </w:t>
      </w:r>
      <w:r w:rsidRPr="00882356">
        <w:rPr>
          <w:rFonts w:ascii="Times New Roman" w:hAnsi="Times New Roman" w:cs="Times New Roman"/>
          <w:noProof/>
          <w:sz w:val="24"/>
          <w:szCs w:val="24"/>
        </w:rPr>
        <w:lastRenderedPageBreak/>
        <w:t>Sist. Inf. 8: 25–33.</w:t>
      </w:r>
    </w:p>
    <w:p w14:paraId="3361065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ewengkang A. 2023. Buku Ajar BASIS DATA. Pratasik S, editor. Klaten: Penerbit Lakeisha. 142 p.</w:t>
      </w:r>
    </w:p>
    <w:p w14:paraId="2C3D129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ohammad Fatkhul M. 2018. Buku Sakti Pemrograman Web. Anak Hebat Indonesia. 228 p.</w:t>
      </w:r>
    </w:p>
    <w:p w14:paraId="3DFE322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barok HA, Bernadisman D, Banten M. 2021. Berbasis Web Pada Toko Kelontong. 7: 24–34.</w:t>
      </w:r>
    </w:p>
    <w:p w14:paraId="5BD69DB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hammad Sopyana D. 2020. Tutorial Membuat Tampilan Menggunakan Bootstrap 4. Dzikri MS. 73 p.</w:t>
      </w:r>
    </w:p>
    <w:p w14:paraId="536E55D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lyani S. 2017. Metode Analisis dan Perancangan Sistem. Bandung: Abdi Sistematika. 267 p.</w:t>
      </w:r>
    </w:p>
    <w:p w14:paraId="4AE1094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62EBF2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3A679EB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43FEB9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tra IS, Ferdinandus F, Bayu M. 2019. Sistem Pendukung Keputusan Pemilihan Paket Pernikahan Dengan Metode Saw Berbasis Web. CAHAYAtech 8: 136.</w:t>
      </w:r>
    </w:p>
    <w:p w14:paraId="133E641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hman Prehanto D. 2020. BUKU AJAR KONSEP SISTEM INFORMASI. Dwi Nuryana IK, editor. Surabaya: SCOPINDO MEDIA PUSTAKA. 136 p.</w:t>
      </w:r>
    </w:p>
    <w:p w14:paraId="5B92847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Rahmat I. 2018. Manajemen Sumber Daya Manusia Islam: Sejarah, Nilai Dan Benturan. J. Ilm. Syi’ar 18: 23.</w:t>
      </w:r>
    </w:p>
    <w:p w14:paraId="1EF0DFB0"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19C2329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tnawaty M. 2019. Analisis SWOT Technology Financial (FinTech) Terhadap Industri Perbankan. Cakrawala-Jurnal Hum. 19: 55–60.</w:t>
      </w:r>
    </w:p>
    <w:p w14:paraId="4A1B818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ochman A, Tullah R, Rahman A. 2019. Sistem Informasi Data Pasien di Klinik Aulia Medika Pasarkemis. J. Sisfotek Glob. 9: 1–6.</w:t>
      </w:r>
    </w:p>
    <w:p w14:paraId="1C45EEF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1EE47E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a S.Si. A. 2019. Buku Sakti HTML, CSS, &amp; Javascript. Anak Hebat Indonesia. 268 p.</w:t>
      </w:r>
    </w:p>
    <w:p w14:paraId="6D4993F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ABED1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458992D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rimulyo K. 2023. AGILE LIBRARIANS - Manajemen Diri dan Pengembangan Profesi untuk Organisasi. Airlangga University Press. 167 p.</w:t>
      </w:r>
    </w:p>
    <w:p w14:paraId="49D274E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29DCA4D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Supardi Y, Sulaeman. 2019. Semua Bisa Menjadi Programmer Laravel Basic. Jakarta: Elex Media Komputindo. 328 p.</w:t>
      </w:r>
    </w:p>
    <w:p w14:paraId="10AD29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pto U. 2021. Pemodelan Perangkat Lunak SMK/MAK Kelas XI. Gramedia Widiasarana Indonesia. 292 p.</w:t>
      </w:r>
    </w:p>
    <w:p w14:paraId="5E21835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46B943C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ryadi S. 2019. Implementasi Normalisasi Dalam Perancangan Database Relational. U-NET J. Tek. Inform. 3: 20–26.</w:t>
      </w:r>
    </w:p>
    <w:p w14:paraId="4C69FD9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19324A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96480A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rPr>
      </w:pPr>
      <w:r w:rsidRPr="00882356">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52E66" w14:textId="77777777" w:rsidR="00CD3A39" w:rsidRDefault="00CD3A39" w:rsidP="00B424EF">
      <w:pPr>
        <w:spacing w:after="0" w:line="240" w:lineRule="auto"/>
      </w:pPr>
      <w:r>
        <w:separator/>
      </w:r>
    </w:p>
  </w:endnote>
  <w:endnote w:type="continuationSeparator" w:id="0">
    <w:p w14:paraId="7D8D8708" w14:textId="77777777" w:rsidR="00CD3A39" w:rsidRDefault="00CD3A39"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ED632" w14:textId="77777777" w:rsidR="00CD3A39" w:rsidRDefault="00CD3A39" w:rsidP="00B424EF">
      <w:pPr>
        <w:spacing w:after="0" w:line="240" w:lineRule="auto"/>
      </w:pPr>
      <w:r>
        <w:separator/>
      </w:r>
    </w:p>
  </w:footnote>
  <w:footnote w:type="continuationSeparator" w:id="0">
    <w:p w14:paraId="396A0DE3" w14:textId="77777777" w:rsidR="00CD3A39" w:rsidRDefault="00CD3A39"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3840"/>
    <w:multiLevelType w:val="hybridMultilevel"/>
    <w:tmpl w:val="95C8AB76"/>
    <w:lvl w:ilvl="0" w:tplc="D974E8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5408C4"/>
    <w:multiLevelType w:val="hybridMultilevel"/>
    <w:tmpl w:val="D70217A4"/>
    <w:lvl w:ilvl="0" w:tplc="04090019">
      <w:start w:val="1"/>
      <w:numFmt w:val="lowerLetter"/>
      <w:lvlText w:val="%1."/>
      <w:lvlJc w:val="left"/>
      <w:pPr>
        <w:ind w:left="1429" w:hanging="360"/>
      </w:pPr>
    </w:lvl>
    <w:lvl w:ilvl="1" w:tplc="0409000F">
      <w:start w:val="1"/>
      <w:numFmt w:val="decimal"/>
      <w:lvlText w:val="%2."/>
      <w:lvlJc w:val="left"/>
      <w:pPr>
        <w:ind w:left="2149" w:hanging="360"/>
      </w:pPr>
    </w:lvl>
    <w:lvl w:ilvl="2" w:tplc="04090019">
      <w:start w:val="1"/>
      <w:numFmt w:val="lowerLetter"/>
      <w:lvlText w:val="%3."/>
      <w:lvlJc w:val="left"/>
      <w:pPr>
        <w:ind w:left="3049" w:hanging="360"/>
      </w:pPr>
      <w:rPr>
        <w:rFonts w:hint="default"/>
      </w:rPr>
    </w:lvl>
    <w:lvl w:ilvl="3" w:tplc="04090011">
      <w:start w:val="1"/>
      <w:numFmt w:val="decimal"/>
      <w:lvlText w:val="%4)"/>
      <w:lvlJc w:val="left"/>
      <w:pPr>
        <w:ind w:left="3589" w:hanging="360"/>
      </w:pPr>
      <w:rPr>
        <w:rFonts w:hint="default"/>
      </w:rPr>
    </w:lvl>
    <w:lvl w:ilvl="4" w:tplc="0409000F">
      <w:start w:val="1"/>
      <w:numFmt w:val="decimal"/>
      <w:lvlText w:val="%5."/>
      <w:lvlJc w:val="left"/>
      <w:pPr>
        <w:ind w:left="4309" w:hanging="360"/>
      </w:pPr>
    </w:lvl>
    <w:lvl w:ilvl="5" w:tplc="04090017">
      <w:start w:val="1"/>
      <w:numFmt w:val="lowerLetter"/>
      <w:lvlText w:val="%6)"/>
      <w:lvlJc w:val="left"/>
      <w:pPr>
        <w:ind w:left="5209" w:hanging="360"/>
      </w:pPr>
      <w:rPr>
        <w:rFonts w:hint="default"/>
      </w:r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D0C33D6"/>
    <w:multiLevelType w:val="hybridMultilevel"/>
    <w:tmpl w:val="EB70D188"/>
    <w:lvl w:ilvl="0" w:tplc="B97A1F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05E25D3"/>
    <w:multiLevelType w:val="hybridMultilevel"/>
    <w:tmpl w:val="4AEA78A2"/>
    <w:lvl w:ilvl="0" w:tplc="DF346A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F50C0F"/>
    <w:multiLevelType w:val="hybridMultilevel"/>
    <w:tmpl w:val="AB8A74CC"/>
    <w:lvl w:ilvl="0" w:tplc="78C240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88D0D32"/>
    <w:multiLevelType w:val="hybridMultilevel"/>
    <w:tmpl w:val="D5EC735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9B20746"/>
    <w:multiLevelType w:val="multilevel"/>
    <w:tmpl w:val="6562C3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4A1BFD"/>
    <w:multiLevelType w:val="multilevel"/>
    <w:tmpl w:val="E1FAC122"/>
    <w:lvl w:ilvl="0">
      <w:start w:val="1"/>
      <w:numFmt w:val="decimal"/>
      <w:lvlText w:val="%1."/>
      <w:lvlJc w:val="left"/>
      <w:pPr>
        <w:ind w:left="1080" w:hanging="360"/>
      </w:pPr>
      <w:rPr>
        <w:rFonts w:ascii="Times New Roman" w:eastAsiaTheme="majorEastAsia" w:hAnsi="Times New Roman" w:cstheme="majorBidi"/>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15:restartNumberingAfterBreak="0">
    <w:nsid w:val="1BF23E37"/>
    <w:multiLevelType w:val="hybridMultilevel"/>
    <w:tmpl w:val="C5921A8E"/>
    <w:lvl w:ilvl="0" w:tplc="302A44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1DF1783"/>
    <w:multiLevelType w:val="hybridMultilevel"/>
    <w:tmpl w:val="5C78FCD4"/>
    <w:lvl w:ilvl="0" w:tplc="A3740A3E">
      <w:start w:val="1"/>
      <w:numFmt w:val="decimal"/>
      <w:lvlText w:val="%1."/>
      <w:lvlJc w:val="left"/>
      <w:pPr>
        <w:ind w:left="720" w:hanging="360"/>
      </w:pPr>
      <w:rPr>
        <w:rFonts w:hint="default"/>
      </w:rPr>
    </w:lvl>
    <w:lvl w:ilvl="1" w:tplc="A86E1D9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EF7461"/>
    <w:multiLevelType w:val="hybridMultilevel"/>
    <w:tmpl w:val="D9E2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D3F1D"/>
    <w:multiLevelType w:val="hybridMultilevel"/>
    <w:tmpl w:val="00CE32FC"/>
    <w:lvl w:ilvl="0" w:tplc="571080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9F6494"/>
    <w:multiLevelType w:val="hybridMultilevel"/>
    <w:tmpl w:val="0082DD02"/>
    <w:lvl w:ilvl="0" w:tplc="04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28847DE6"/>
    <w:multiLevelType w:val="hybridMultilevel"/>
    <w:tmpl w:val="79763582"/>
    <w:lvl w:ilvl="0" w:tplc="F73EC5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971340"/>
    <w:multiLevelType w:val="hybridMultilevel"/>
    <w:tmpl w:val="54C8FF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D62E0D"/>
    <w:multiLevelType w:val="hybridMultilevel"/>
    <w:tmpl w:val="53682CDA"/>
    <w:lvl w:ilvl="0" w:tplc="5B4A815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6800EC"/>
    <w:multiLevelType w:val="hybridMultilevel"/>
    <w:tmpl w:val="BF409202"/>
    <w:lvl w:ilvl="0" w:tplc="5A840A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E01C1"/>
    <w:multiLevelType w:val="hybridMultilevel"/>
    <w:tmpl w:val="0E1E0B2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37E460F8"/>
    <w:multiLevelType w:val="hybridMultilevel"/>
    <w:tmpl w:val="C728BE82"/>
    <w:lvl w:ilvl="0" w:tplc="2B48BE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BD6482F"/>
    <w:multiLevelType w:val="hybridMultilevel"/>
    <w:tmpl w:val="B9AA4C58"/>
    <w:lvl w:ilvl="0" w:tplc="50ECD800">
      <w:start w:val="1"/>
      <w:numFmt w:val="decimal"/>
      <w:lvlText w:val="%1."/>
      <w:lvlJc w:val="left"/>
      <w:pPr>
        <w:ind w:left="1080" w:hanging="360"/>
      </w:pPr>
      <w:rPr>
        <w:rFonts w:asciiTheme="minorHAnsi" w:eastAsiaTheme="majorEastAsia" w:hAnsiTheme="minorHAnsi" w:cstheme="maj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E86585F"/>
    <w:multiLevelType w:val="hybridMultilevel"/>
    <w:tmpl w:val="7C403C00"/>
    <w:lvl w:ilvl="0" w:tplc="FFD2E68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9C6700"/>
    <w:multiLevelType w:val="hybridMultilevel"/>
    <w:tmpl w:val="6068FB9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A56170"/>
    <w:multiLevelType w:val="hybridMultilevel"/>
    <w:tmpl w:val="9B92D1C2"/>
    <w:lvl w:ilvl="0" w:tplc="987E90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4C9A074C"/>
    <w:multiLevelType w:val="hybridMultilevel"/>
    <w:tmpl w:val="2C48542E"/>
    <w:lvl w:ilvl="0" w:tplc="5352CBE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044E26"/>
    <w:multiLevelType w:val="hybridMultilevel"/>
    <w:tmpl w:val="2BDC18E6"/>
    <w:lvl w:ilvl="0" w:tplc="6FD26C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4F75B7"/>
    <w:multiLevelType w:val="hybridMultilevel"/>
    <w:tmpl w:val="2A542584"/>
    <w:lvl w:ilvl="0" w:tplc="41642DF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3" w15:restartNumberingAfterBreak="0">
    <w:nsid w:val="567D5005"/>
    <w:multiLevelType w:val="hybridMultilevel"/>
    <w:tmpl w:val="3D0EC7D0"/>
    <w:lvl w:ilvl="0" w:tplc="04090019">
      <w:start w:val="1"/>
      <w:numFmt w:val="lowerLetter"/>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34" w15:restartNumberingAfterBreak="0">
    <w:nsid w:val="57192565"/>
    <w:multiLevelType w:val="hybridMultilevel"/>
    <w:tmpl w:val="F5BCDB80"/>
    <w:lvl w:ilvl="0" w:tplc="8C72575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5C7C4194"/>
    <w:multiLevelType w:val="hybridMultilevel"/>
    <w:tmpl w:val="445C0A14"/>
    <w:lvl w:ilvl="0" w:tplc="0F1014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D2F30DD"/>
    <w:multiLevelType w:val="hybridMultilevel"/>
    <w:tmpl w:val="1D1893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B459F3"/>
    <w:multiLevelType w:val="hybridMultilevel"/>
    <w:tmpl w:val="2BDCF772"/>
    <w:lvl w:ilvl="0" w:tplc="04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BB71D65"/>
    <w:multiLevelType w:val="hybridMultilevel"/>
    <w:tmpl w:val="B532BAF4"/>
    <w:lvl w:ilvl="0" w:tplc="BEC28DE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6CD045FA"/>
    <w:multiLevelType w:val="hybridMultilevel"/>
    <w:tmpl w:val="5BB2529C"/>
    <w:lvl w:ilvl="0" w:tplc="8DE0597C">
      <w:start w:val="1"/>
      <w:numFmt w:val="lowerLetter"/>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0B22052"/>
    <w:multiLevelType w:val="hybridMultilevel"/>
    <w:tmpl w:val="4F560BA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CC04DC"/>
    <w:multiLevelType w:val="hybridMultilevel"/>
    <w:tmpl w:val="CBBA5AFC"/>
    <w:lvl w:ilvl="0" w:tplc="C324AE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26C791D"/>
    <w:multiLevelType w:val="hybridMultilevel"/>
    <w:tmpl w:val="6BFE65DE"/>
    <w:lvl w:ilvl="0" w:tplc="875E92E2">
      <w:start w:val="1"/>
      <w:numFmt w:val="decimal"/>
      <w:lvlText w:val="%1."/>
      <w:lvlJc w:val="left"/>
      <w:pPr>
        <w:ind w:left="1444" w:hanging="877"/>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28410EB"/>
    <w:multiLevelType w:val="hybridMultilevel"/>
    <w:tmpl w:val="68120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D512E1"/>
    <w:multiLevelType w:val="hybridMultilevel"/>
    <w:tmpl w:val="F99682F4"/>
    <w:lvl w:ilvl="0" w:tplc="A9EC451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875033D"/>
    <w:multiLevelType w:val="multilevel"/>
    <w:tmpl w:val="41AAA1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78E5428F"/>
    <w:multiLevelType w:val="hybridMultilevel"/>
    <w:tmpl w:val="99CA75DE"/>
    <w:lvl w:ilvl="0" w:tplc="55AAABA0">
      <w:start w:val="1"/>
      <w:numFmt w:val="decimal"/>
      <w:lvlText w:val="%1."/>
      <w:lvlJc w:val="left"/>
      <w:pPr>
        <w:ind w:left="1080" w:hanging="360"/>
      </w:pPr>
      <w:rPr>
        <w:rFonts w:asciiTheme="minorHAnsi" w:eastAsiaTheme="minorHAnsi" w:hAnsiTheme="minorHAnsi"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BFF40B5"/>
    <w:multiLevelType w:val="hybridMultilevel"/>
    <w:tmpl w:val="51E6521C"/>
    <w:lvl w:ilvl="0" w:tplc="2F923D04">
      <w:start w:val="1"/>
      <w:numFmt w:val="lowerLetter"/>
      <w:lvlText w:val="%1."/>
      <w:lvlJc w:val="left"/>
      <w:pPr>
        <w:ind w:left="720" w:hanging="360"/>
      </w:pPr>
      <w:rPr>
        <w:rFonts w:ascii="Times New Roman" w:eastAsia="Calibri" w:hAnsi="Times New Roman" w:cs="Times New Roman"/>
      </w:rPr>
    </w:lvl>
    <w:lvl w:ilvl="1" w:tplc="04090011">
      <w:start w:val="1"/>
      <w:numFmt w:val="decimal"/>
      <w:lvlText w:val="%2)"/>
      <w:lvlJc w:val="left"/>
      <w:pPr>
        <w:ind w:left="1440" w:hanging="360"/>
      </w:pPr>
    </w:lvl>
    <w:lvl w:ilvl="2" w:tplc="04090019">
      <w:start w:val="1"/>
      <w:numFmt w:val="lowerLetter"/>
      <w:lvlText w:val="%3."/>
      <w:lvlJc w:val="left"/>
      <w:pPr>
        <w:ind w:left="1211" w:hanging="360"/>
      </w:pPr>
      <w:rPr>
        <w:rFonts w:hint="default"/>
        <w:color w:val="auto"/>
      </w:rPr>
    </w:lvl>
    <w:lvl w:ilvl="3" w:tplc="04090011">
      <w:start w:val="1"/>
      <w:numFmt w:val="decimal"/>
      <w:lvlText w:val="%4)"/>
      <w:lvlJc w:val="left"/>
      <w:pPr>
        <w:ind w:left="2880" w:hanging="360"/>
      </w:pPr>
      <w:rPr>
        <w:rFonts w:hint="default"/>
      </w:rPr>
    </w:lvl>
    <w:lvl w:ilvl="4" w:tplc="FA56399A">
      <w:start w:val="1"/>
      <w:numFmt w:val="upperRoman"/>
      <w:lvlText w:val="%5."/>
      <w:lvlJc w:val="left"/>
      <w:pPr>
        <w:ind w:left="3960" w:hanging="720"/>
      </w:pPr>
      <w:rPr>
        <w:rFonts w:hint="default"/>
      </w:rPr>
    </w:lvl>
    <w:lvl w:ilvl="5" w:tplc="32182DEE">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1853253072">
    <w:abstractNumId w:val="22"/>
  </w:num>
  <w:num w:numId="2" w16cid:durableId="631209480">
    <w:abstractNumId w:val="0"/>
  </w:num>
  <w:num w:numId="3" w16cid:durableId="1287470790">
    <w:abstractNumId w:val="13"/>
  </w:num>
  <w:num w:numId="4" w16cid:durableId="1875729227">
    <w:abstractNumId w:val="25"/>
  </w:num>
  <w:num w:numId="5" w16cid:durableId="609699800">
    <w:abstractNumId w:val="11"/>
  </w:num>
  <w:num w:numId="6" w16cid:durableId="1986548935">
    <w:abstractNumId w:val="23"/>
  </w:num>
  <w:num w:numId="7" w16cid:durableId="416756479">
    <w:abstractNumId w:val="14"/>
  </w:num>
  <w:num w:numId="8" w16cid:durableId="752507199">
    <w:abstractNumId w:val="27"/>
  </w:num>
  <w:num w:numId="9" w16cid:durableId="90859745">
    <w:abstractNumId w:val="36"/>
  </w:num>
  <w:num w:numId="10" w16cid:durableId="1469010903">
    <w:abstractNumId w:val="4"/>
  </w:num>
  <w:num w:numId="11" w16cid:durableId="803737909">
    <w:abstractNumId w:val="44"/>
  </w:num>
  <w:num w:numId="12" w16cid:durableId="1301303551">
    <w:abstractNumId w:val="8"/>
  </w:num>
  <w:num w:numId="13" w16cid:durableId="471558194">
    <w:abstractNumId w:val="45"/>
  </w:num>
  <w:num w:numId="14" w16cid:durableId="58140254">
    <w:abstractNumId w:val="19"/>
  </w:num>
  <w:num w:numId="15" w16cid:durableId="589773195">
    <w:abstractNumId w:val="30"/>
  </w:num>
  <w:num w:numId="16" w16cid:durableId="1168205370">
    <w:abstractNumId w:val="38"/>
  </w:num>
  <w:num w:numId="17" w16cid:durableId="492453918">
    <w:abstractNumId w:val="20"/>
  </w:num>
  <w:num w:numId="18" w16cid:durableId="1892646873">
    <w:abstractNumId w:val="34"/>
  </w:num>
  <w:num w:numId="19" w16cid:durableId="1892226800">
    <w:abstractNumId w:val="3"/>
  </w:num>
  <w:num w:numId="20" w16cid:durableId="545023772">
    <w:abstractNumId w:val="32"/>
  </w:num>
  <w:num w:numId="21" w16cid:durableId="1691642234">
    <w:abstractNumId w:val="43"/>
  </w:num>
  <w:num w:numId="22" w16cid:durableId="1311210401">
    <w:abstractNumId w:val="9"/>
  </w:num>
  <w:num w:numId="23" w16cid:durableId="711077636">
    <w:abstractNumId w:val="28"/>
  </w:num>
  <w:num w:numId="24" w16cid:durableId="1617642403">
    <w:abstractNumId w:val="18"/>
  </w:num>
  <w:num w:numId="25" w16cid:durableId="2063627870">
    <w:abstractNumId w:val="24"/>
  </w:num>
  <w:num w:numId="26" w16cid:durableId="1012537859">
    <w:abstractNumId w:val="41"/>
  </w:num>
  <w:num w:numId="27" w16cid:durableId="737165121">
    <w:abstractNumId w:val="47"/>
  </w:num>
  <w:num w:numId="28" w16cid:durableId="1643073534">
    <w:abstractNumId w:val="2"/>
  </w:num>
  <w:num w:numId="29" w16cid:durableId="15353473">
    <w:abstractNumId w:val="15"/>
  </w:num>
  <w:num w:numId="30" w16cid:durableId="142159118">
    <w:abstractNumId w:val="37"/>
  </w:num>
  <w:num w:numId="31" w16cid:durableId="671880416">
    <w:abstractNumId w:val="39"/>
  </w:num>
  <w:num w:numId="32" w16cid:durableId="250630707">
    <w:abstractNumId w:val="6"/>
  </w:num>
  <w:num w:numId="33" w16cid:durableId="788474546">
    <w:abstractNumId w:val="7"/>
  </w:num>
  <w:num w:numId="34" w16cid:durableId="471023187">
    <w:abstractNumId w:val="17"/>
  </w:num>
  <w:num w:numId="35" w16cid:durableId="654383173">
    <w:abstractNumId w:val="35"/>
  </w:num>
  <w:num w:numId="36" w16cid:durableId="1420828304">
    <w:abstractNumId w:val="16"/>
  </w:num>
  <w:num w:numId="37" w16cid:durableId="548492502">
    <w:abstractNumId w:val="5"/>
  </w:num>
  <w:num w:numId="38" w16cid:durableId="1526358918">
    <w:abstractNumId w:val="46"/>
  </w:num>
  <w:num w:numId="39" w16cid:durableId="1721437817">
    <w:abstractNumId w:val="40"/>
  </w:num>
  <w:num w:numId="40" w16cid:durableId="1680766584">
    <w:abstractNumId w:val="42"/>
  </w:num>
  <w:num w:numId="41" w16cid:durableId="823591598">
    <w:abstractNumId w:val="21"/>
  </w:num>
  <w:num w:numId="42" w16cid:durableId="2070758804">
    <w:abstractNumId w:val="29"/>
  </w:num>
  <w:num w:numId="43" w16cid:durableId="34042871">
    <w:abstractNumId w:val="26"/>
  </w:num>
  <w:num w:numId="44" w16cid:durableId="615864919">
    <w:abstractNumId w:val="31"/>
  </w:num>
  <w:num w:numId="45" w16cid:durableId="30493736">
    <w:abstractNumId w:val="12"/>
  </w:num>
  <w:num w:numId="46" w16cid:durableId="1457213789">
    <w:abstractNumId w:val="1"/>
  </w:num>
  <w:num w:numId="47" w16cid:durableId="864365398">
    <w:abstractNumId w:val="33"/>
  </w:num>
  <w:num w:numId="48" w16cid:durableId="759834513">
    <w:abstractNumId w:val="48"/>
  </w:num>
  <w:num w:numId="49" w16cid:durableId="413629164">
    <w:abstractNumId w:val="1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72A4"/>
    <w:rsid w:val="000475C9"/>
    <w:rsid w:val="00047FF2"/>
    <w:rsid w:val="000505FE"/>
    <w:rsid w:val="00050B13"/>
    <w:rsid w:val="00050CFD"/>
    <w:rsid w:val="000514EA"/>
    <w:rsid w:val="00052A03"/>
    <w:rsid w:val="00052B28"/>
    <w:rsid w:val="0005308F"/>
    <w:rsid w:val="00053745"/>
    <w:rsid w:val="0005476F"/>
    <w:rsid w:val="00055C16"/>
    <w:rsid w:val="00055D38"/>
    <w:rsid w:val="00055EC6"/>
    <w:rsid w:val="000567C2"/>
    <w:rsid w:val="000571D4"/>
    <w:rsid w:val="000605D4"/>
    <w:rsid w:val="00061BD0"/>
    <w:rsid w:val="00062014"/>
    <w:rsid w:val="00062248"/>
    <w:rsid w:val="00064AEB"/>
    <w:rsid w:val="000652D7"/>
    <w:rsid w:val="00066E0D"/>
    <w:rsid w:val="00071D4C"/>
    <w:rsid w:val="0007332F"/>
    <w:rsid w:val="00076C6B"/>
    <w:rsid w:val="00076C6D"/>
    <w:rsid w:val="00082E45"/>
    <w:rsid w:val="00083697"/>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60A"/>
    <w:rsid w:val="000B7FC1"/>
    <w:rsid w:val="000C21E1"/>
    <w:rsid w:val="000C30D9"/>
    <w:rsid w:val="000C4CC5"/>
    <w:rsid w:val="000C54F3"/>
    <w:rsid w:val="000C5ABD"/>
    <w:rsid w:val="000C62E7"/>
    <w:rsid w:val="000C6C2C"/>
    <w:rsid w:val="000D0063"/>
    <w:rsid w:val="000D2201"/>
    <w:rsid w:val="000D7A1B"/>
    <w:rsid w:val="000E0818"/>
    <w:rsid w:val="000E2E81"/>
    <w:rsid w:val="000E4D65"/>
    <w:rsid w:val="000E59F9"/>
    <w:rsid w:val="000E5B17"/>
    <w:rsid w:val="000E7C9E"/>
    <w:rsid w:val="000F08FF"/>
    <w:rsid w:val="000F0CBA"/>
    <w:rsid w:val="000F1F3F"/>
    <w:rsid w:val="000F43DA"/>
    <w:rsid w:val="000F6478"/>
    <w:rsid w:val="000F679F"/>
    <w:rsid w:val="000F6BC1"/>
    <w:rsid w:val="000F7147"/>
    <w:rsid w:val="00100CE8"/>
    <w:rsid w:val="00106932"/>
    <w:rsid w:val="00107E62"/>
    <w:rsid w:val="00111C7F"/>
    <w:rsid w:val="00111D3B"/>
    <w:rsid w:val="00114962"/>
    <w:rsid w:val="0011550C"/>
    <w:rsid w:val="0012032C"/>
    <w:rsid w:val="00120791"/>
    <w:rsid w:val="001233E3"/>
    <w:rsid w:val="001247F4"/>
    <w:rsid w:val="00125DDA"/>
    <w:rsid w:val="001319B5"/>
    <w:rsid w:val="00131DD6"/>
    <w:rsid w:val="00132060"/>
    <w:rsid w:val="001322F0"/>
    <w:rsid w:val="001325F7"/>
    <w:rsid w:val="00136EDD"/>
    <w:rsid w:val="00140353"/>
    <w:rsid w:val="00140FF2"/>
    <w:rsid w:val="0014137B"/>
    <w:rsid w:val="00144734"/>
    <w:rsid w:val="00146A24"/>
    <w:rsid w:val="00153014"/>
    <w:rsid w:val="001544AC"/>
    <w:rsid w:val="001546DD"/>
    <w:rsid w:val="00160362"/>
    <w:rsid w:val="00160883"/>
    <w:rsid w:val="0016121C"/>
    <w:rsid w:val="001614AE"/>
    <w:rsid w:val="00161D5D"/>
    <w:rsid w:val="00162A82"/>
    <w:rsid w:val="001635CE"/>
    <w:rsid w:val="00163D2F"/>
    <w:rsid w:val="00166685"/>
    <w:rsid w:val="00170E42"/>
    <w:rsid w:val="00170F10"/>
    <w:rsid w:val="00171FEA"/>
    <w:rsid w:val="001720A0"/>
    <w:rsid w:val="00172C84"/>
    <w:rsid w:val="001747BB"/>
    <w:rsid w:val="0018134F"/>
    <w:rsid w:val="00185452"/>
    <w:rsid w:val="001874CB"/>
    <w:rsid w:val="00190B83"/>
    <w:rsid w:val="00191D44"/>
    <w:rsid w:val="0019207B"/>
    <w:rsid w:val="0019392B"/>
    <w:rsid w:val="001941BB"/>
    <w:rsid w:val="001950D0"/>
    <w:rsid w:val="001A07B0"/>
    <w:rsid w:val="001A3AD8"/>
    <w:rsid w:val="001A3D6D"/>
    <w:rsid w:val="001A457F"/>
    <w:rsid w:val="001B0B43"/>
    <w:rsid w:val="001B6BD2"/>
    <w:rsid w:val="001B70C6"/>
    <w:rsid w:val="001C116E"/>
    <w:rsid w:val="001C2C7C"/>
    <w:rsid w:val="001C41B3"/>
    <w:rsid w:val="001C5134"/>
    <w:rsid w:val="001C73F4"/>
    <w:rsid w:val="001C7E0E"/>
    <w:rsid w:val="001D11AB"/>
    <w:rsid w:val="001D2AEA"/>
    <w:rsid w:val="001D2FAA"/>
    <w:rsid w:val="001D4F5A"/>
    <w:rsid w:val="001D54E1"/>
    <w:rsid w:val="001D6320"/>
    <w:rsid w:val="001D7A5A"/>
    <w:rsid w:val="001D7C2E"/>
    <w:rsid w:val="001E00B4"/>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0E6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35F55"/>
    <w:rsid w:val="00236413"/>
    <w:rsid w:val="00240603"/>
    <w:rsid w:val="00242198"/>
    <w:rsid w:val="002430B0"/>
    <w:rsid w:val="00247FE7"/>
    <w:rsid w:val="00250937"/>
    <w:rsid w:val="002513FC"/>
    <w:rsid w:val="0025204C"/>
    <w:rsid w:val="002526E7"/>
    <w:rsid w:val="0025490F"/>
    <w:rsid w:val="00254DE1"/>
    <w:rsid w:val="00256AC3"/>
    <w:rsid w:val="00257463"/>
    <w:rsid w:val="00262B4E"/>
    <w:rsid w:val="00263522"/>
    <w:rsid w:val="00265C1F"/>
    <w:rsid w:val="002661FE"/>
    <w:rsid w:val="00267C28"/>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A6F"/>
    <w:rsid w:val="002A2F0E"/>
    <w:rsid w:val="002A315B"/>
    <w:rsid w:val="002A423B"/>
    <w:rsid w:val="002A4CD2"/>
    <w:rsid w:val="002A55F4"/>
    <w:rsid w:val="002A57AD"/>
    <w:rsid w:val="002A61A9"/>
    <w:rsid w:val="002A7CBE"/>
    <w:rsid w:val="002B01D4"/>
    <w:rsid w:val="002B3E1F"/>
    <w:rsid w:val="002B3E78"/>
    <w:rsid w:val="002B6B0F"/>
    <w:rsid w:val="002C0210"/>
    <w:rsid w:val="002C1035"/>
    <w:rsid w:val="002C16F8"/>
    <w:rsid w:val="002C1DE7"/>
    <w:rsid w:val="002C1E5B"/>
    <w:rsid w:val="002C2C51"/>
    <w:rsid w:val="002C3B6A"/>
    <w:rsid w:val="002C3E2B"/>
    <w:rsid w:val="002C4034"/>
    <w:rsid w:val="002C46F2"/>
    <w:rsid w:val="002D1B43"/>
    <w:rsid w:val="002D5CB5"/>
    <w:rsid w:val="002D5EAD"/>
    <w:rsid w:val="002D7370"/>
    <w:rsid w:val="002D7847"/>
    <w:rsid w:val="002E145A"/>
    <w:rsid w:val="002E2B04"/>
    <w:rsid w:val="002E3951"/>
    <w:rsid w:val="002E4E44"/>
    <w:rsid w:val="002E64E6"/>
    <w:rsid w:val="002E781F"/>
    <w:rsid w:val="002F019B"/>
    <w:rsid w:val="002F148A"/>
    <w:rsid w:val="002F167E"/>
    <w:rsid w:val="002F424A"/>
    <w:rsid w:val="002F4F69"/>
    <w:rsid w:val="002F7D4D"/>
    <w:rsid w:val="00304FE4"/>
    <w:rsid w:val="00305058"/>
    <w:rsid w:val="00306AF1"/>
    <w:rsid w:val="00306BF5"/>
    <w:rsid w:val="0030785D"/>
    <w:rsid w:val="0031010C"/>
    <w:rsid w:val="00310BD5"/>
    <w:rsid w:val="00313DE7"/>
    <w:rsid w:val="00315A4A"/>
    <w:rsid w:val="00316518"/>
    <w:rsid w:val="0031745F"/>
    <w:rsid w:val="00317E00"/>
    <w:rsid w:val="00317E20"/>
    <w:rsid w:val="00320224"/>
    <w:rsid w:val="00320BE2"/>
    <w:rsid w:val="003212FA"/>
    <w:rsid w:val="003232AC"/>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A23"/>
    <w:rsid w:val="00377507"/>
    <w:rsid w:val="00377EC5"/>
    <w:rsid w:val="00381159"/>
    <w:rsid w:val="00381EAC"/>
    <w:rsid w:val="00382773"/>
    <w:rsid w:val="00383C94"/>
    <w:rsid w:val="00384595"/>
    <w:rsid w:val="00384A39"/>
    <w:rsid w:val="00390514"/>
    <w:rsid w:val="00391FB4"/>
    <w:rsid w:val="00396839"/>
    <w:rsid w:val="003A0314"/>
    <w:rsid w:val="003A0BC9"/>
    <w:rsid w:val="003A2654"/>
    <w:rsid w:val="003A37D7"/>
    <w:rsid w:val="003A6320"/>
    <w:rsid w:val="003B41E5"/>
    <w:rsid w:val="003B44A6"/>
    <w:rsid w:val="003B6A2A"/>
    <w:rsid w:val="003C04F8"/>
    <w:rsid w:val="003C20C6"/>
    <w:rsid w:val="003C21DC"/>
    <w:rsid w:val="003C3D0B"/>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50D7"/>
    <w:rsid w:val="003F5231"/>
    <w:rsid w:val="003F6ABA"/>
    <w:rsid w:val="003F6B8B"/>
    <w:rsid w:val="003F76FD"/>
    <w:rsid w:val="003F7B75"/>
    <w:rsid w:val="00400C58"/>
    <w:rsid w:val="004017E6"/>
    <w:rsid w:val="0040204C"/>
    <w:rsid w:val="0040550B"/>
    <w:rsid w:val="00406640"/>
    <w:rsid w:val="00407704"/>
    <w:rsid w:val="004078D9"/>
    <w:rsid w:val="0041008D"/>
    <w:rsid w:val="0041074F"/>
    <w:rsid w:val="00413D6B"/>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5034E"/>
    <w:rsid w:val="00451785"/>
    <w:rsid w:val="004519A2"/>
    <w:rsid w:val="00452D9D"/>
    <w:rsid w:val="00452D9F"/>
    <w:rsid w:val="0045406A"/>
    <w:rsid w:val="004548EB"/>
    <w:rsid w:val="0045692A"/>
    <w:rsid w:val="0045711D"/>
    <w:rsid w:val="00461402"/>
    <w:rsid w:val="00461AAC"/>
    <w:rsid w:val="004664B7"/>
    <w:rsid w:val="00466E1A"/>
    <w:rsid w:val="00470A23"/>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422"/>
    <w:rsid w:val="00497815"/>
    <w:rsid w:val="004A0118"/>
    <w:rsid w:val="004A33FE"/>
    <w:rsid w:val="004A55F3"/>
    <w:rsid w:val="004A5EF7"/>
    <w:rsid w:val="004A6E3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D007E"/>
    <w:rsid w:val="004D0483"/>
    <w:rsid w:val="004D19F8"/>
    <w:rsid w:val="004D241D"/>
    <w:rsid w:val="004D4BCD"/>
    <w:rsid w:val="004D5F6B"/>
    <w:rsid w:val="004D7287"/>
    <w:rsid w:val="004D7CAA"/>
    <w:rsid w:val="004E0853"/>
    <w:rsid w:val="004E2A88"/>
    <w:rsid w:val="004E311E"/>
    <w:rsid w:val="004E4835"/>
    <w:rsid w:val="004E5C03"/>
    <w:rsid w:val="004E7395"/>
    <w:rsid w:val="004E7EBB"/>
    <w:rsid w:val="004F0873"/>
    <w:rsid w:val="004F128E"/>
    <w:rsid w:val="004F1520"/>
    <w:rsid w:val="004F1F6A"/>
    <w:rsid w:val="004F2441"/>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37A6"/>
    <w:rsid w:val="00514BB6"/>
    <w:rsid w:val="00514C8A"/>
    <w:rsid w:val="0051529A"/>
    <w:rsid w:val="0051723C"/>
    <w:rsid w:val="0051760A"/>
    <w:rsid w:val="0052240F"/>
    <w:rsid w:val="00523D37"/>
    <w:rsid w:val="0052584F"/>
    <w:rsid w:val="00527509"/>
    <w:rsid w:val="005277F3"/>
    <w:rsid w:val="00537214"/>
    <w:rsid w:val="00540438"/>
    <w:rsid w:val="00540C80"/>
    <w:rsid w:val="00541895"/>
    <w:rsid w:val="00542195"/>
    <w:rsid w:val="0054440F"/>
    <w:rsid w:val="00544EBE"/>
    <w:rsid w:val="0054583A"/>
    <w:rsid w:val="005604A1"/>
    <w:rsid w:val="00560CF6"/>
    <w:rsid w:val="00561EDC"/>
    <w:rsid w:val="00562A91"/>
    <w:rsid w:val="0056301E"/>
    <w:rsid w:val="00563E37"/>
    <w:rsid w:val="00564075"/>
    <w:rsid w:val="0056509F"/>
    <w:rsid w:val="00566BEA"/>
    <w:rsid w:val="00567A26"/>
    <w:rsid w:val="005708E8"/>
    <w:rsid w:val="00570CB4"/>
    <w:rsid w:val="00571B35"/>
    <w:rsid w:val="00574049"/>
    <w:rsid w:val="0057571A"/>
    <w:rsid w:val="00575A9D"/>
    <w:rsid w:val="0058213A"/>
    <w:rsid w:val="00584893"/>
    <w:rsid w:val="00585874"/>
    <w:rsid w:val="00586465"/>
    <w:rsid w:val="00587763"/>
    <w:rsid w:val="00590505"/>
    <w:rsid w:val="0059196A"/>
    <w:rsid w:val="00591A95"/>
    <w:rsid w:val="00591CE7"/>
    <w:rsid w:val="00595A7A"/>
    <w:rsid w:val="00595F9F"/>
    <w:rsid w:val="005A1328"/>
    <w:rsid w:val="005A1C51"/>
    <w:rsid w:val="005A1E78"/>
    <w:rsid w:val="005A3994"/>
    <w:rsid w:val="005A4257"/>
    <w:rsid w:val="005A4741"/>
    <w:rsid w:val="005A4EC8"/>
    <w:rsid w:val="005A6CE7"/>
    <w:rsid w:val="005B0074"/>
    <w:rsid w:val="005B0229"/>
    <w:rsid w:val="005B168D"/>
    <w:rsid w:val="005B1AF6"/>
    <w:rsid w:val="005B1C15"/>
    <w:rsid w:val="005B1CB9"/>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5162"/>
    <w:rsid w:val="005E692A"/>
    <w:rsid w:val="005F2FCC"/>
    <w:rsid w:val="005F4B90"/>
    <w:rsid w:val="005F56A5"/>
    <w:rsid w:val="005F5A29"/>
    <w:rsid w:val="005F647B"/>
    <w:rsid w:val="0060147B"/>
    <w:rsid w:val="00602F15"/>
    <w:rsid w:val="00603AA2"/>
    <w:rsid w:val="00604021"/>
    <w:rsid w:val="0060753A"/>
    <w:rsid w:val="006149C7"/>
    <w:rsid w:val="00617026"/>
    <w:rsid w:val="0061738E"/>
    <w:rsid w:val="00621072"/>
    <w:rsid w:val="0062134B"/>
    <w:rsid w:val="006226CB"/>
    <w:rsid w:val="00625F82"/>
    <w:rsid w:val="00627AAF"/>
    <w:rsid w:val="00634963"/>
    <w:rsid w:val="00635F16"/>
    <w:rsid w:val="0063614E"/>
    <w:rsid w:val="00637752"/>
    <w:rsid w:val="00637CE2"/>
    <w:rsid w:val="00641921"/>
    <w:rsid w:val="00641B18"/>
    <w:rsid w:val="006422A8"/>
    <w:rsid w:val="00644429"/>
    <w:rsid w:val="006457D0"/>
    <w:rsid w:val="00647211"/>
    <w:rsid w:val="006472C7"/>
    <w:rsid w:val="006476C8"/>
    <w:rsid w:val="00650D93"/>
    <w:rsid w:val="0065100A"/>
    <w:rsid w:val="00651674"/>
    <w:rsid w:val="00651F8B"/>
    <w:rsid w:val="006524AA"/>
    <w:rsid w:val="00652BEA"/>
    <w:rsid w:val="006542F5"/>
    <w:rsid w:val="00656A9D"/>
    <w:rsid w:val="00656AA1"/>
    <w:rsid w:val="00662AAD"/>
    <w:rsid w:val="00663989"/>
    <w:rsid w:val="00664A43"/>
    <w:rsid w:val="006655E4"/>
    <w:rsid w:val="0066647F"/>
    <w:rsid w:val="006703D2"/>
    <w:rsid w:val="00671D9B"/>
    <w:rsid w:val="006721A0"/>
    <w:rsid w:val="00673586"/>
    <w:rsid w:val="00674EEC"/>
    <w:rsid w:val="00675793"/>
    <w:rsid w:val="006759F0"/>
    <w:rsid w:val="00675A54"/>
    <w:rsid w:val="00676152"/>
    <w:rsid w:val="00677996"/>
    <w:rsid w:val="00677A72"/>
    <w:rsid w:val="006819BB"/>
    <w:rsid w:val="00684E10"/>
    <w:rsid w:val="006859E5"/>
    <w:rsid w:val="00686C03"/>
    <w:rsid w:val="006908F1"/>
    <w:rsid w:val="0069139E"/>
    <w:rsid w:val="00691D7A"/>
    <w:rsid w:val="0069233D"/>
    <w:rsid w:val="006929A7"/>
    <w:rsid w:val="00692E2B"/>
    <w:rsid w:val="00693057"/>
    <w:rsid w:val="00694D3C"/>
    <w:rsid w:val="00695246"/>
    <w:rsid w:val="00696BA8"/>
    <w:rsid w:val="006A4F15"/>
    <w:rsid w:val="006A655F"/>
    <w:rsid w:val="006A6F7E"/>
    <w:rsid w:val="006A7096"/>
    <w:rsid w:val="006A731E"/>
    <w:rsid w:val="006B1283"/>
    <w:rsid w:val="006B1669"/>
    <w:rsid w:val="006B177C"/>
    <w:rsid w:val="006B1ED9"/>
    <w:rsid w:val="006B34EA"/>
    <w:rsid w:val="006B4CAB"/>
    <w:rsid w:val="006C1979"/>
    <w:rsid w:val="006C3DC5"/>
    <w:rsid w:val="006C6A31"/>
    <w:rsid w:val="006C7D61"/>
    <w:rsid w:val="006D026A"/>
    <w:rsid w:val="006D2457"/>
    <w:rsid w:val="006D2DBE"/>
    <w:rsid w:val="006D2EC9"/>
    <w:rsid w:val="006D3324"/>
    <w:rsid w:val="006D3516"/>
    <w:rsid w:val="006D38DB"/>
    <w:rsid w:val="006D3C86"/>
    <w:rsid w:val="006D6F91"/>
    <w:rsid w:val="006E075C"/>
    <w:rsid w:val="006E0A03"/>
    <w:rsid w:val="006E23FC"/>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1C4C"/>
    <w:rsid w:val="00743D5D"/>
    <w:rsid w:val="00744A15"/>
    <w:rsid w:val="007475A5"/>
    <w:rsid w:val="00750CC0"/>
    <w:rsid w:val="00751C0A"/>
    <w:rsid w:val="00751EE5"/>
    <w:rsid w:val="007527B8"/>
    <w:rsid w:val="00752F68"/>
    <w:rsid w:val="00753F77"/>
    <w:rsid w:val="00756B52"/>
    <w:rsid w:val="007577DA"/>
    <w:rsid w:val="0076194F"/>
    <w:rsid w:val="00761A2A"/>
    <w:rsid w:val="0076271C"/>
    <w:rsid w:val="0076397A"/>
    <w:rsid w:val="0077026D"/>
    <w:rsid w:val="00770742"/>
    <w:rsid w:val="007718B7"/>
    <w:rsid w:val="00771BC7"/>
    <w:rsid w:val="00773367"/>
    <w:rsid w:val="0077451E"/>
    <w:rsid w:val="00777FC5"/>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105A"/>
    <w:rsid w:val="007B1EC9"/>
    <w:rsid w:val="007B214F"/>
    <w:rsid w:val="007B3A1D"/>
    <w:rsid w:val="007B4768"/>
    <w:rsid w:val="007B5F38"/>
    <w:rsid w:val="007B715F"/>
    <w:rsid w:val="007C0229"/>
    <w:rsid w:val="007C2E01"/>
    <w:rsid w:val="007C59A3"/>
    <w:rsid w:val="007C66EB"/>
    <w:rsid w:val="007C7CD2"/>
    <w:rsid w:val="007D0B33"/>
    <w:rsid w:val="007D1B8E"/>
    <w:rsid w:val="007D1F88"/>
    <w:rsid w:val="007D4864"/>
    <w:rsid w:val="007D4E44"/>
    <w:rsid w:val="007D6524"/>
    <w:rsid w:val="007E034B"/>
    <w:rsid w:val="007E03F3"/>
    <w:rsid w:val="007E1CA1"/>
    <w:rsid w:val="007E1DED"/>
    <w:rsid w:val="007E1FE3"/>
    <w:rsid w:val="007E3CD7"/>
    <w:rsid w:val="007E5496"/>
    <w:rsid w:val="007E612F"/>
    <w:rsid w:val="007F2772"/>
    <w:rsid w:val="007F2AB1"/>
    <w:rsid w:val="007F39E4"/>
    <w:rsid w:val="007F4985"/>
    <w:rsid w:val="008012FE"/>
    <w:rsid w:val="008015F4"/>
    <w:rsid w:val="00801CD4"/>
    <w:rsid w:val="00804F08"/>
    <w:rsid w:val="00805782"/>
    <w:rsid w:val="00805D4C"/>
    <w:rsid w:val="00805DF7"/>
    <w:rsid w:val="00806214"/>
    <w:rsid w:val="00806DAA"/>
    <w:rsid w:val="008106D9"/>
    <w:rsid w:val="0081304B"/>
    <w:rsid w:val="00814423"/>
    <w:rsid w:val="0081465C"/>
    <w:rsid w:val="00814A70"/>
    <w:rsid w:val="008178F4"/>
    <w:rsid w:val="008221F8"/>
    <w:rsid w:val="00825B8D"/>
    <w:rsid w:val="008276B2"/>
    <w:rsid w:val="00831F45"/>
    <w:rsid w:val="008328BC"/>
    <w:rsid w:val="00832D94"/>
    <w:rsid w:val="00832E75"/>
    <w:rsid w:val="008374E6"/>
    <w:rsid w:val="008377E1"/>
    <w:rsid w:val="00841672"/>
    <w:rsid w:val="0084421C"/>
    <w:rsid w:val="008449ED"/>
    <w:rsid w:val="00844C29"/>
    <w:rsid w:val="0084518B"/>
    <w:rsid w:val="00846878"/>
    <w:rsid w:val="00847EC6"/>
    <w:rsid w:val="008532A2"/>
    <w:rsid w:val="00853517"/>
    <w:rsid w:val="00857B83"/>
    <w:rsid w:val="008602F6"/>
    <w:rsid w:val="008619EB"/>
    <w:rsid w:val="00862551"/>
    <w:rsid w:val="00862DA9"/>
    <w:rsid w:val="00863A5F"/>
    <w:rsid w:val="008678AB"/>
    <w:rsid w:val="00871145"/>
    <w:rsid w:val="00871453"/>
    <w:rsid w:val="00871633"/>
    <w:rsid w:val="008722C7"/>
    <w:rsid w:val="00872379"/>
    <w:rsid w:val="008736B6"/>
    <w:rsid w:val="00874D2E"/>
    <w:rsid w:val="00875DD6"/>
    <w:rsid w:val="00882356"/>
    <w:rsid w:val="00882D9B"/>
    <w:rsid w:val="00883557"/>
    <w:rsid w:val="00884474"/>
    <w:rsid w:val="008849E2"/>
    <w:rsid w:val="00891C44"/>
    <w:rsid w:val="00892091"/>
    <w:rsid w:val="0089309B"/>
    <w:rsid w:val="008966B1"/>
    <w:rsid w:val="0089707B"/>
    <w:rsid w:val="00897CA0"/>
    <w:rsid w:val="008A0E91"/>
    <w:rsid w:val="008A172F"/>
    <w:rsid w:val="008A1829"/>
    <w:rsid w:val="008A3C97"/>
    <w:rsid w:val="008A59CC"/>
    <w:rsid w:val="008A74A7"/>
    <w:rsid w:val="008B0FDD"/>
    <w:rsid w:val="008B21DE"/>
    <w:rsid w:val="008B3945"/>
    <w:rsid w:val="008B3B8C"/>
    <w:rsid w:val="008B3DB4"/>
    <w:rsid w:val="008B4370"/>
    <w:rsid w:val="008B78D4"/>
    <w:rsid w:val="008C0249"/>
    <w:rsid w:val="008C056A"/>
    <w:rsid w:val="008C0B59"/>
    <w:rsid w:val="008C207A"/>
    <w:rsid w:val="008C4DA1"/>
    <w:rsid w:val="008C6608"/>
    <w:rsid w:val="008C7E03"/>
    <w:rsid w:val="008D06F9"/>
    <w:rsid w:val="008D1668"/>
    <w:rsid w:val="008D2A32"/>
    <w:rsid w:val="008D4444"/>
    <w:rsid w:val="008D46E1"/>
    <w:rsid w:val="008D7A7B"/>
    <w:rsid w:val="008E253B"/>
    <w:rsid w:val="008E69EF"/>
    <w:rsid w:val="008E7006"/>
    <w:rsid w:val="008E7D1E"/>
    <w:rsid w:val="008F2688"/>
    <w:rsid w:val="008F3CB6"/>
    <w:rsid w:val="008F4D85"/>
    <w:rsid w:val="008F5DDE"/>
    <w:rsid w:val="00901109"/>
    <w:rsid w:val="00902979"/>
    <w:rsid w:val="00902FE1"/>
    <w:rsid w:val="0090336C"/>
    <w:rsid w:val="00904A33"/>
    <w:rsid w:val="0091392A"/>
    <w:rsid w:val="00914F88"/>
    <w:rsid w:val="00920993"/>
    <w:rsid w:val="00920B39"/>
    <w:rsid w:val="00921BE8"/>
    <w:rsid w:val="0092219B"/>
    <w:rsid w:val="009225C1"/>
    <w:rsid w:val="00923768"/>
    <w:rsid w:val="00925008"/>
    <w:rsid w:val="00925B91"/>
    <w:rsid w:val="0092722B"/>
    <w:rsid w:val="009278E3"/>
    <w:rsid w:val="00927A26"/>
    <w:rsid w:val="009317EC"/>
    <w:rsid w:val="00931D19"/>
    <w:rsid w:val="00933E26"/>
    <w:rsid w:val="00934173"/>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6E21"/>
    <w:rsid w:val="00987913"/>
    <w:rsid w:val="00991F59"/>
    <w:rsid w:val="00992148"/>
    <w:rsid w:val="00992FB1"/>
    <w:rsid w:val="009938D3"/>
    <w:rsid w:val="00996371"/>
    <w:rsid w:val="009A1D74"/>
    <w:rsid w:val="009A58D3"/>
    <w:rsid w:val="009A5A76"/>
    <w:rsid w:val="009A6B56"/>
    <w:rsid w:val="009B18B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36CC"/>
    <w:rsid w:val="009D384E"/>
    <w:rsid w:val="009D6EBF"/>
    <w:rsid w:val="009D6F10"/>
    <w:rsid w:val="009E1107"/>
    <w:rsid w:val="009E4EC1"/>
    <w:rsid w:val="009E503B"/>
    <w:rsid w:val="009F15B7"/>
    <w:rsid w:val="009F1AA2"/>
    <w:rsid w:val="009F2CC2"/>
    <w:rsid w:val="009F4EF9"/>
    <w:rsid w:val="009F5E51"/>
    <w:rsid w:val="009F7B57"/>
    <w:rsid w:val="00A00189"/>
    <w:rsid w:val="00A01DB9"/>
    <w:rsid w:val="00A02BF8"/>
    <w:rsid w:val="00A0322F"/>
    <w:rsid w:val="00A03CFA"/>
    <w:rsid w:val="00A05567"/>
    <w:rsid w:val="00A11AD7"/>
    <w:rsid w:val="00A133DB"/>
    <w:rsid w:val="00A17A4E"/>
    <w:rsid w:val="00A2267E"/>
    <w:rsid w:val="00A22A33"/>
    <w:rsid w:val="00A230C6"/>
    <w:rsid w:val="00A234DD"/>
    <w:rsid w:val="00A23A4D"/>
    <w:rsid w:val="00A30F55"/>
    <w:rsid w:val="00A31BC9"/>
    <w:rsid w:val="00A31FD8"/>
    <w:rsid w:val="00A34C66"/>
    <w:rsid w:val="00A3578F"/>
    <w:rsid w:val="00A37709"/>
    <w:rsid w:val="00A4354B"/>
    <w:rsid w:val="00A43814"/>
    <w:rsid w:val="00A43B5E"/>
    <w:rsid w:val="00A44B20"/>
    <w:rsid w:val="00A54EF6"/>
    <w:rsid w:val="00A5761C"/>
    <w:rsid w:val="00A60992"/>
    <w:rsid w:val="00A6117A"/>
    <w:rsid w:val="00A62AFD"/>
    <w:rsid w:val="00A64432"/>
    <w:rsid w:val="00A651EA"/>
    <w:rsid w:val="00A656E1"/>
    <w:rsid w:val="00A66AD9"/>
    <w:rsid w:val="00A7012D"/>
    <w:rsid w:val="00A71978"/>
    <w:rsid w:val="00A71B4F"/>
    <w:rsid w:val="00A71DD0"/>
    <w:rsid w:val="00A73EF9"/>
    <w:rsid w:val="00A7497B"/>
    <w:rsid w:val="00A75658"/>
    <w:rsid w:val="00A76539"/>
    <w:rsid w:val="00A77BDB"/>
    <w:rsid w:val="00A77E56"/>
    <w:rsid w:val="00A8114B"/>
    <w:rsid w:val="00A830DC"/>
    <w:rsid w:val="00A8372B"/>
    <w:rsid w:val="00A86936"/>
    <w:rsid w:val="00A9056D"/>
    <w:rsid w:val="00A9501A"/>
    <w:rsid w:val="00A95DEF"/>
    <w:rsid w:val="00A96756"/>
    <w:rsid w:val="00A97505"/>
    <w:rsid w:val="00AA0B6C"/>
    <w:rsid w:val="00AA2586"/>
    <w:rsid w:val="00AA3C46"/>
    <w:rsid w:val="00AA6A1C"/>
    <w:rsid w:val="00AB1428"/>
    <w:rsid w:val="00AB1ED7"/>
    <w:rsid w:val="00AB2565"/>
    <w:rsid w:val="00AB446D"/>
    <w:rsid w:val="00AB793D"/>
    <w:rsid w:val="00AC05B3"/>
    <w:rsid w:val="00AC2CB8"/>
    <w:rsid w:val="00AC518F"/>
    <w:rsid w:val="00AC5E21"/>
    <w:rsid w:val="00AD0791"/>
    <w:rsid w:val="00AD1303"/>
    <w:rsid w:val="00AD18AE"/>
    <w:rsid w:val="00AD1ADD"/>
    <w:rsid w:val="00AD1B30"/>
    <w:rsid w:val="00AD1B67"/>
    <w:rsid w:val="00AD3D7D"/>
    <w:rsid w:val="00AE0310"/>
    <w:rsid w:val="00AE2680"/>
    <w:rsid w:val="00AE2FED"/>
    <w:rsid w:val="00AE3DA8"/>
    <w:rsid w:val="00AE7698"/>
    <w:rsid w:val="00AF3C6E"/>
    <w:rsid w:val="00AF4190"/>
    <w:rsid w:val="00AF6B01"/>
    <w:rsid w:val="00AF6FB6"/>
    <w:rsid w:val="00AF7355"/>
    <w:rsid w:val="00B01CE7"/>
    <w:rsid w:val="00B041E3"/>
    <w:rsid w:val="00B04F4E"/>
    <w:rsid w:val="00B05EE4"/>
    <w:rsid w:val="00B069B6"/>
    <w:rsid w:val="00B06D29"/>
    <w:rsid w:val="00B107EF"/>
    <w:rsid w:val="00B12590"/>
    <w:rsid w:val="00B12740"/>
    <w:rsid w:val="00B12EFA"/>
    <w:rsid w:val="00B135A4"/>
    <w:rsid w:val="00B13846"/>
    <w:rsid w:val="00B149DB"/>
    <w:rsid w:val="00B22DCA"/>
    <w:rsid w:val="00B232C6"/>
    <w:rsid w:val="00B23DC0"/>
    <w:rsid w:val="00B2733B"/>
    <w:rsid w:val="00B27974"/>
    <w:rsid w:val="00B31882"/>
    <w:rsid w:val="00B31E6D"/>
    <w:rsid w:val="00B33D1C"/>
    <w:rsid w:val="00B35768"/>
    <w:rsid w:val="00B3677C"/>
    <w:rsid w:val="00B37D78"/>
    <w:rsid w:val="00B40194"/>
    <w:rsid w:val="00B4058A"/>
    <w:rsid w:val="00B40EDD"/>
    <w:rsid w:val="00B424EF"/>
    <w:rsid w:val="00B4299A"/>
    <w:rsid w:val="00B42EA1"/>
    <w:rsid w:val="00B43D13"/>
    <w:rsid w:val="00B44A6C"/>
    <w:rsid w:val="00B452FC"/>
    <w:rsid w:val="00B529A2"/>
    <w:rsid w:val="00B53365"/>
    <w:rsid w:val="00B535F1"/>
    <w:rsid w:val="00B54BFE"/>
    <w:rsid w:val="00B54EF6"/>
    <w:rsid w:val="00B5763A"/>
    <w:rsid w:val="00B60365"/>
    <w:rsid w:val="00B60615"/>
    <w:rsid w:val="00B61925"/>
    <w:rsid w:val="00B62D77"/>
    <w:rsid w:val="00B6592D"/>
    <w:rsid w:val="00B66455"/>
    <w:rsid w:val="00B66AA9"/>
    <w:rsid w:val="00B70502"/>
    <w:rsid w:val="00B70745"/>
    <w:rsid w:val="00B760EE"/>
    <w:rsid w:val="00B76CDB"/>
    <w:rsid w:val="00B77E83"/>
    <w:rsid w:val="00B81BC5"/>
    <w:rsid w:val="00B8458C"/>
    <w:rsid w:val="00B87E1E"/>
    <w:rsid w:val="00B912A7"/>
    <w:rsid w:val="00B924F8"/>
    <w:rsid w:val="00B93AA4"/>
    <w:rsid w:val="00B9421B"/>
    <w:rsid w:val="00B9424F"/>
    <w:rsid w:val="00BA04D6"/>
    <w:rsid w:val="00BA1D32"/>
    <w:rsid w:val="00BA30D7"/>
    <w:rsid w:val="00BA3A29"/>
    <w:rsid w:val="00BA3A31"/>
    <w:rsid w:val="00BA3DA8"/>
    <w:rsid w:val="00BA3E6F"/>
    <w:rsid w:val="00BA7F75"/>
    <w:rsid w:val="00BB0227"/>
    <w:rsid w:val="00BB2352"/>
    <w:rsid w:val="00BB470B"/>
    <w:rsid w:val="00BB4E9F"/>
    <w:rsid w:val="00BB6041"/>
    <w:rsid w:val="00BB7A16"/>
    <w:rsid w:val="00BC03B4"/>
    <w:rsid w:val="00BC2526"/>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48E9"/>
    <w:rsid w:val="00BF5CB3"/>
    <w:rsid w:val="00BF6721"/>
    <w:rsid w:val="00C03B05"/>
    <w:rsid w:val="00C04FEE"/>
    <w:rsid w:val="00C05C05"/>
    <w:rsid w:val="00C064D5"/>
    <w:rsid w:val="00C07255"/>
    <w:rsid w:val="00C07CAE"/>
    <w:rsid w:val="00C1019A"/>
    <w:rsid w:val="00C1074A"/>
    <w:rsid w:val="00C11D1D"/>
    <w:rsid w:val="00C11F78"/>
    <w:rsid w:val="00C1474A"/>
    <w:rsid w:val="00C14FD9"/>
    <w:rsid w:val="00C15281"/>
    <w:rsid w:val="00C1662F"/>
    <w:rsid w:val="00C22887"/>
    <w:rsid w:val="00C22C40"/>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597E"/>
    <w:rsid w:val="00C45DCC"/>
    <w:rsid w:val="00C46027"/>
    <w:rsid w:val="00C500CB"/>
    <w:rsid w:val="00C530E9"/>
    <w:rsid w:val="00C57FBD"/>
    <w:rsid w:val="00C62FF7"/>
    <w:rsid w:val="00C6423A"/>
    <w:rsid w:val="00C67B4F"/>
    <w:rsid w:val="00C701BE"/>
    <w:rsid w:val="00C70494"/>
    <w:rsid w:val="00C7129B"/>
    <w:rsid w:val="00C7180C"/>
    <w:rsid w:val="00C72FEF"/>
    <w:rsid w:val="00C73312"/>
    <w:rsid w:val="00C76616"/>
    <w:rsid w:val="00C76633"/>
    <w:rsid w:val="00C827FA"/>
    <w:rsid w:val="00C87112"/>
    <w:rsid w:val="00C909E0"/>
    <w:rsid w:val="00C9291A"/>
    <w:rsid w:val="00C9305F"/>
    <w:rsid w:val="00C969E2"/>
    <w:rsid w:val="00C971B1"/>
    <w:rsid w:val="00C9797F"/>
    <w:rsid w:val="00CA05B6"/>
    <w:rsid w:val="00CA0721"/>
    <w:rsid w:val="00CA15AB"/>
    <w:rsid w:val="00CA2450"/>
    <w:rsid w:val="00CA2925"/>
    <w:rsid w:val="00CA66D4"/>
    <w:rsid w:val="00CA6899"/>
    <w:rsid w:val="00CB2068"/>
    <w:rsid w:val="00CB4FED"/>
    <w:rsid w:val="00CC0F2F"/>
    <w:rsid w:val="00CC7B79"/>
    <w:rsid w:val="00CC7F23"/>
    <w:rsid w:val="00CD2957"/>
    <w:rsid w:val="00CD3A39"/>
    <w:rsid w:val="00CD3B73"/>
    <w:rsid w:val="00CD70BA"/>
    <w:rsid w:val="00CE069D"/>
    <w:rsid w:val="00CE07B1"/>
    <w:rsid w:val="00CE15D7"/>
    <w:rsid w:val="00CE3437"/>
    <w:rsid w:val="00CE5BDD"/>
    <w:rsid w:val="00CF0E02"/>
    <w:rsid w:val="00CF1C17"/>
    <w:rsid w:val="00CF2FE8"/>
    <w:rsid w:val="00CF4E32"/>
    <w:rsid w:val="00CF4EC6"/>
    <w:rsid w:val="00CF5CE4"/>
    <w:rsid w:val="00CF77D4"/>
    <w:rsid w:val="00D0064F"/>
    <w:rsid w:val="00D009D2"/>
    <w:rsid w:val="00D00CEA"/>
    <w:rsid w:val="00D01317"/>
    <w:rsid w:val="00D02AE1"/>
    <w:rsid w:val="00D031AB"/>
    <w:rsid w:val="00D0469C"/>
    <w:rsid w:val="00D04F80"/>
    <w:rsid w:val="00D050E6"/>
    <w:rsid w:val="00D0526C"/>
    <w:rsid w:val="00D05366"/>
    <w:rsid w:val="00D06719"/>
    <w:rsid w:val="00D068C7"/>
    <w:rsid w:val="00D06F62"/>
    <w:rsid w:val="00D11C28"/>
    <w:rsid w:val="00D12BA3"/>
    <w:rsid w:val="00D12FC7"/>
    <w:rsid w:val="00D14E7F"/>
    <w:rsid w:val="00D14F9C"/>
    <w:rsid w:val="00D15702"/>
    <w:rsid w:val="00D163FB"/>
    <w:rsid w:val="00D1671F"/>
    <w:rsid w:val="00D173AC"/>
    <w:rsid w:val="00D21372"/>
    <w:rsid w:val="00D2555C"/>
    <w:rsid w:val="00D25CFB"/>
    <w:rsid w:val="00D26AB1"/>
    <w:rsid w:val="00D2786C"/>
    <w:rsid w:val="00D309AB"/>
    <w:rsid w:val="00D32E55"/>
    <w:rsid w:val="00D34120"/>
    <w:rsid w:val="00D3565F"/>
    <w:rsid w:val="00D362B1"/>
    <w:rsid w:val="00D36FDB"/>
    <w:rsid w:val="00D373BF"/>
    <w:rsid w:val="00D4003F"/>
    <w:rsid w:val="00D4061D"/>
    <w:rsid w:val="00D409E6"/>
    <w:rsid w:val="00D40B22"/>
    <w:rsid w:val="00D41182"/>
    <w:rsid w:val="00D41292"/>
    <w:rsid w:val="00D42C82"/>
    <w:rsid w:val="00D43DB5"/>
    <w:rsid w:val="00D508F5"/>
    <w:rsid w:val="00D50F06"/>
    <w:rsid w:val="00D53A78"/>
    <w:rsid w:val="00D53C5E"/>
    <w:rsid w:val="00D54597"/>
    <w:rsid w:val="00D545B1"/>
    <w:rsid w:val="00D54F1B"/>
    <w:rsid w:val="00D55603"/>
    <w:rsid w:val="00D55DCE"/>
    <w:rsid w:val="00D648D3"/>
    <w:rsid w:val="00D64D7D"/>
    <w:rsid w:val="00D66787"/>
    <w:rsid w:val="00D6707A"/>
    <w:rsid w:val="00D715F0"/>
    <w:rsid w:val="00D71A77"/>
    <w:rsid w:val="00D7299C"/>
    <w:rsid w:val="00D7572C"/>
    <w:rsid w:val="00D77FD4"/>
    <w:rsid w:val="00D80A53"/>
    <w:rsid w:val="00D8668A"/>
    <w:rsid w:val="00D8678B"/>
    <w:rsid w:val="00D86E6C"/>
    <w:rsid w:val="00D928D1"/>
    <w:rsid w:val="00D93FD3"/>
    <w:rsid w:val="00D94D71"/>
    <w:rsid w:val="00D9532B"/>
    <w:rsid w:val="00D95DD7"/>
    <w:rsid w:val="00D97B96"/>
    <w:rsid w:val="00DA03B6"/>
    <w:rsid w:val="00DA2A6F"/>
    <w:rsid w:val="00DA38E3"/>
    <w:rsid w:val="00DA7810"/>
    <w:rsid w:val="00DA7F28"/>
    <w:rsid w:val="00DB4D13"/>
    <w:rsid w:val="00DB5565"/>
    <w:rsid w:val="00DB617E"/>
    <w:rsid w:val="00DC0793"/>
    <w:rsid w:val="00DC0DFA"/>
    <w:rsid w:val="00DC0DFB"/>
    <w:rsid w:val="00DC19AE"/>
    <w:rsid w:val="00DC1D26"/>
    <w:rsid w:val="00DC1F28"/>
    <w:rsid w:val="00DC4CC3"/>
    <w:rsid w:val="00DC5AA5"/>
    <w:rsid w:val="00DC5F21"/>
    <w:rsid w:val="00DD02B2"/>
    <w:rsid w:val="00DD2185"/>
    <w:rsid w:val="00DD3080"/>
    <w:rsid w:val="00DD3E12"/>
    <w:rsid w:val="00DD46D8"/>
    <w:rsid w:val="00DE419B"/>
    <w:rsid w:val="00DE4DD8"/>
    <w:rsid w:val="00DF2D1A"/>
    <w:rsid w:val="00DF439C"/>
    <w:rsid w:val="00DF4527"/>
    <w:rsid w:val="00DF77B3"/>
    <w:rsid w:val="00DF7F75"/>
    <w:rsid w:val="00E00012"/>
    <w:rsid w:val="00E00482"/>
    <w:rsid w:val="00E02B9C"/>
    <w:rsid w:val="00E034A0"/>
    <w:rsid w:val="00E04599"/>
    <w:rsid w:val="00E04A04"/>
    <w:rsid w:val="00E04D83"/>
    <w:rsid w:val="00E060D1"/>
    <w:rsid w:val="00E11382"/>
    <w:rsid w:val="00E1184E"/>
    <w:rsid w:val="00E126D2"/>
    <w:rsid w:val="00E13920"/>
    <w:rsid w:val="00E14088"/>
    <w:rsid w:val="00E15CE5"/>
    <w:rsid w:val="00E16671"/>
    <w:rsid w:val="00E16AAC"/>
    <w:rsid w:val="00E201CC"/>
    <w:rsid w:val="00E20758"/>
    <w:rsid w:val="00E21367"/>
    <w:rsid w:val="00E21EC2"/>
    <w:rsid w:val="00E220D9"/>
    <w:rsid w:val="00E2213C"/>
    <w:rsid w:val="00E23240"/>
    <w:rsid w:val="00E239F1"/>
    <w:rsid w:val="00E23F4E"/>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688C"/>
    <w:rsid w:val="00E46B17"/>
    <w:rsid w:val="00E526F6"/>
    <w:rsid w:val="00E6350E"/>
    <w:rsid w:val="00E660B4"/>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B71"/>
    <w:rsid w:val="00E92F82"/>
    <w:rsid w:val="00E932C6"/>
    <w:rsid w:val="00E947A5"/>
    <w:rsid w:val="00E961AB"/>
    <w:rsid w:val="00EA2694"/>
    <w:rsid w:val="00EA3F9B"/>
    <w:rsid w:val="00EA4A5E"/>
    <w:rsid w:val="00EB0567"/>
    <w:rsid w:val="00EB14B4"/>
    <w:rsid w:val="00EB1C0D"/>
    <w:rsid w:val="00EB474F"/>
    <w:rsid w:val="00EB55E5"/>
    <w:rsid w:val="00EB6DF4"/>
    <w:rsid w:val="00EB6F4C"/>
    <w:rsid w:val="00EB6F9C"/>
    <w:rsid w:val="00EB71DB"/>
    <w:rsid w:val="00EB734C"/>
    <w:rsid w:val="00EB73D5"/>
    <w:rsid w:val="00EC0047"/>
    <w:rsid w:val="00EC0FDF"/>
    <w:rsid w:val="00EC1A14"/>
    <w:rsid w:val="00EC2F97"/>
    <w:rsid w:val="00EC4704"/>
    <w:rsid w:val="00ED3984"/>
    <w:rsid w:val="00ED39B4"/>
    <w:rsid w:val="00EE0CB2"/>
    <w:rsid w:val="00EE49D3"/>
    <w:rsid w:val="00EE5D84"/>
    <w:rsid w:val="00EE5E87"/>
    <w:rsid w:val="00EE7DA4"/>
    <w:rsid w:val="00EF265B"/>
    <w:rsid w:val="00EF34BF"/>
    <w:rsid w:val="00EF4AC4"/>
    <w:rsid w:val="00EF615F"/>
    <w:rsid w:val="00EF629A"/>
    <w:rsid w:val="00EF638C"/>
    <w:rsid w:val="00EF7764"/>
    <w:rsid w:val="00F029BA"/>
    <w:rsid w:val="00F03149"/>
    <w:rsid w:val="00F03637"/>
    <w:rsid w:val="00F03B73"/>
    <w:rsid w:val="00F04BB7"/>
    <w:rsid w:val="00F05469"/>
    <w:rsid w:val="00F06519"/>
    <w:rsid w:val="00F134A9"/>
    <w:rsid w:val="00F178D0"/>
    <w:rsid w:val="00F242FA"/>
    <w:rsid w:val="00F25B0D"/>
    <w:rsid w:val="00F302DD"/>
    <w:rsid w:val="00F30568"/>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64967"/>
    <w:rsid w:val="00F65248"/>
    <w:rsid w:val="00F67214"/>
    <w:rsid w:val="00F71BC7"/>
    <w:rsid w:val="00F72BCC"/>
    <w:rsid w:val="00F73F3D"/>
    <w:rsid w:val="00F76562"/>
    <w:rsid w:val="00F77E9F"/>
    <w:rsid w:val="00F81012"/>
    <w:rsid w:val="00F82AC5"/>
    <w:rsid w:val="00F8306A"/>
    <w:rsid w:val="00F852B8"/>
    <w:rsid w:val="00F86C96"/>
    <w:rsid w:val="00F876D7"/>
    <w:rsid w:val="00F900F2"/>
    <w:rsid w:val="00F911F4"/>
    <w:rsid w:val="00F921B8"/>
    <w:rsid w:val="00F96010"/>
    <w:rsid w:val="00FA022A"/>
    <w:rsid w:val="00FA0338"/>
    <w:rsid w:val="00FA0465"/>
    <w:rsid w:val="00FA0569"/>
    <w:rsid w:val="00FA0848"/>
    <w:rsid w:val="00FA10EF"/>
    <w:rsid w:val="00FA19DD"/>
    <w:rsid w:val="00FA6401"/>
    <w:rsid w:val="00FA734A"/>
    <w:rsid w:val="00FB004B"/>
    <w:rsid w:val="00FB16EF"/>
    <w:rsid w:val="00FB1852"/>
    <w:rsid w:val="00FB2FD1"/>
    <w:rsid w:val="00FB7986"/>
    <w:rsid w:val="00FC6106"/>
    <w:rsid w:val="00FC6F86"/>
    <w:rsid w:val="00FD0ABB"/>
    <w:rsid w:val="00FD0CFD"/>
    <w:rsid w:val="00FD18CD"/>
    <w:rsid w:val="00FD64CC"/>
    <w:rsid w:val="00FE10CC"/>
    <w:rsid w:val="00FE332F"/>
    <w:rsid w:val="00FE3520"/>
    <w:rsid w:val="00FE5DBD"/>
    <w:rsid w:val="00FE5FDA"/>
    <w:rsid w:val="00FE7374"/>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ABF7774D-084E-4E5E-9200-3081919EE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E6B"/>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7</TotalTime>
  <Pages>39</Pages>
  <Words>19717</Words>
  <Characters>112390</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1</cp:revision>
  <cp:lastPrinted>2023-07-26T02:17:00Z</cp:lastPrinted>
  <dcterms:created xsi:type="dcterms:W3CDTF">2023-06-14T04:02:00Z</dcterms:created>
  <dcterms:modified xsi:type="dcterms:W3CDTF">2023-07-28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